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6969BE5A" w14:textId="04C1D1E4" w:rsidR="00715367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572620" w:history="1">
            <w:r w:rsidR="00715367" w:rsidRPr="00334D77">
              <w:rPr>
                <w:rStyle w:val="Hyperlink"/>
                <w:noProof/>
              </w:rPr>
              <w:t>1.</w:t>
            </w:r>
            <w:r w:rsidR="00715367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715367" w:rsidRPr="00334D77">
              <w:rPr>
                <w:rStyle w:val="Hyperlink"/>
                <w:noProof/>
              </w:rPr>
              <w:t>Uvod</w:t>
            </w:r>
            <w:r w:rsidR="00715367">
              <w:rPr>
                <w:noProof/>
                <w:webHidden/>
              </w:rPr>
              <w:tab/>
            </w:r>
            <w:r w:rsidR="00715367">
              <w:rPr>
                <w:noProof/>
                <w:webHidden/>
              </w:rPr>
              <w:fldChar w:fldCharType="begin"/>
            </w:r>
            <w:r w:rsidR="00715367">
              <w:rPr>
                <w:noProof/>
                <w:webHidden/>
              </w:rPr>
              <w:instrText xml:space="preserve"> PAGEREF _Toc46572620 \h </w:instrText>
            </w:r>
            <w:r w:rsidR="00715367">
              <w:rPr>
                <w:noProof/>
                <w:webHidden/>
              </w:rPr>
            </w:r>
            <w:r w:rsidR="00715367">
              <w:rPr>
                <w:noProof/>
                <w:webHidden/>
              </w:rPr>
              <w:fldChar w:fldCharType="separate"/>
            </w:r>
            <w:r w:rsidR="00715367">
              <w:rPr>
                <w:noProof/>
                <w:webHidden/>
              </w:rPr>
              <w:t>1</w:t>
            </w:r>
            <w:r w:rsidR="00715367">
              <w:rPr>
                <w:noProof/>
                <w:webHidden/>
              </w:rPr>
              <w:fldChar w:fldCharType="end"/>
            </w:r>
          </w:hyperlink>
        </w:p>
        <w:p w14:paraId="18B875CA" w14:textId="787B45C0" w:rsidR="00715367" w:rsidRDefault="00715367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1" w:history="1">
            <w:r w:rsidRPr="00334D77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Sp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8B79DB" w14:textId="35282A74" w:rsidR="00715367" w:rsidRDefault="00715367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2" w:history="1">
            <w:r w:rsidRPr="00334D77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Povij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CEBE98" w14:textId="64820D30" w:rsidR="00715367" w:rsidRDefault="00715367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3" w:history="1">
            <w:r w:rsidRPr="00334D77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Spring 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72A6C2" w14:textId="6FD7B46B" w:rsidR="00715367" w:rsidRDefault="00715367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4" w:history="1">
            <w:r w:rsidRPr="00334D77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Kotl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743CA3" w14:textId="4928F91D" w:rsidR="00715367" w:rsidRDefault="00715367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5" w:history="1">
            <w:r w:rsidRPr="00334D77">
              <w:rPr>
                <w:rStyle w:val="Hyperlink"/>
                <w:noProof/>
              </w:rPr>
              <w:t>3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Jez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472316" w14:textId="3233A18D" w:rsidR="00715367" w:rsidRDefault="00715367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6" w:history="1">
            <w:r w:rsidRPr="00334D77">
              <w:rPr>
                <w:rStyle w:val="Hyperlink"/>
                <w:noProof/>
              </w:rPr>
              <w:t>3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Osnovna sintak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19F615" w14:textId="296E954D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7" w:history="1">
            <w:r w:rsidRPr="00334D77">
              <w:rPr>
                <w:rStyle w:val="Hyperlink"/>
                <w:noProof/>
              </w:rPr>
              <w:t>3.1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Rad s paketi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025D77" w14:textId="7E439FA0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8" w:history="1">
            <w:r w:rsidRPr="00334D77">
              <w:rPr>
                <w:rStyle w:val="Hyperlink"/>
                <w:noProof/>
              </w:rPr>
              <w:t>3.1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Funk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C89643" w14:textId="3FB787AA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29" w:history="1">
            <w:r w:rsidRPr="00334D77">
              <w:rPr>
                <w:rStyle w:val="Hyperlink"/>
                <w:noProof/>
              </w:rPr>
              <w:t>3.1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Varij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398818" w14:textId="2C1D0362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0" w:history="1">
            <w:r w:rsidRPr="00334D77">
              <w:rPr>
                <w:rStyle w:val="Hyperlink"/>
                <w:noProof/>
              </w:rPr>
              <w:t>3.1.1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String predlošc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26CF06" w14:textId="3AFB6CE7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1" w:history="1">
            <w:r w:rsidRPr="00334D77">
              <w:rPr>
                <w:rStyle w:val="Hyperlink"/>
                <w:noProof/>
              </w:rPr>
              <w:t>3.1.1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Uvjetni izraz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E0C58A" w14:textId="29073A02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2" w:history="1">
            <w:r w:rsidRPr="00334D77">
              <w:rPr>
                <w:rStyle w:val="Hyperlink"/>
                <w:noProof/>
              </w:rPr>
              <w:t>3.1.1.6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Provjeravanje null vrijednos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0706FE" w14:textId="23AF0F53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3" w:history="1">
            <w:r w:rsidRPr="00334D77">
              <w:rPr>
                <w:rStyle w:val="Hyperlink"/>
                <w:noProof/>
              </w:rPr>
              <w:t>3.1.1.7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Provjeravanje te pretovrba tipova poda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A3F92A" w14:textId="5C43F7F2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4" w:history="1">
            <w:r w:rsidRPr="00334D77">
              <w:rPr>
                <w:rStyle w:val="Hyperlink"/>
                <w:noProof/>
              </w:rPr>
              <w:t>3.1.1.8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For i While petlje te Raspon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9AB79F" w14:textId="17687D57" w:rsidR="00715367" w:rsidRDefault="00715367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5" w:history="1">
            <w:r w:rsidRPr="00334D77">
              <w:rPr>
                <w:rStyle w:val="Hyperlink"/>
                <w:noProof/>
              </w:rPr>
              <w:t>3.1.1.9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When izraz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8326CE" w14:textId="1A7B2F8D" w:rsidR="00715367" w:rsidRDefault="00715367">
          <w:pPr>
            <w:pStyle w:val="TOC4"/>
            <w:tabs>
              <w:tab w:val="left" w:pos="1920"/>
            </w:tabs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6" w:history="1">
            <w:r w:rsidRPr="00334D77">
              <w:rPr>
                <w:rStyle w:val="Hyperlink"/>
                <w:noProof/>
              </w:rPr>
              <w:t>3.1.1.10.</w:t>
            </w:r>
            <w:r>
              <w:rPr>
                <w:rStyle w:val="Hyperlink"/>
                <w:noProof/>
              </w:rPr>
              <w:t xml:space="preserve"> </w:t>
            </w:r>
            <w:r w:rsidRPr="00334D77">
              <w:rPr>
                <w:rStyle w:val="Hyperlink"/>
                <w:noProof/>
              </w:rPr>
              <w:t>Kreiranje</w:t>
            </w:r>
            <w:r w:rsidRPr="00334D77">
              <w:rPr>
                <w:rStyle w:val="Hyperlink"/>
                <w:noProof/>
              </w:rPr>
              <w:t xml:space="preserve"> </w:t>
            </w:r>
            <w:r w:rsidRPr="00334D77">
              <w:rPr>
                <w:rStyle w:val="Hyperlink"/>
                <w:noProof/>
              </w:rPr>
              <w:t>o</w:t>
            </w:r>
            <w:r w:rsidRPr="00334D77">
              <w:rPr>
                <w:rStyle w:val="Hyperlink"/>
                <w:noProof/>
              </w:rPr>
              <w:t>bj</w:t>
            </w:r>
            <w:r w:rsidRPr="00334D77">
              <w:rPr>
                <w:rStyle w:val="Hyperlink"/>
                <w:noProof/>
              </w:rPr>
              <w:t>e</w:t>
            </w:r>
            <w:r w:rsidRPr="00334D77">
              <w:rPr>
                <w:rStyle w:val="Hyperlink"/>
                <w:noProof/>
              </w:rPr>
              <w:t>k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7470B8" w14:textId="2D032FFD" w:rsidR="00715367" w:rsidRDefault="00715367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72637" w:history="1">
            <w:r w:rsidRPr="00334D77">
              <w:rPr>
                <w:rStyle w:val="Hyperlink"/>
                <w:noProof/>
              </w:rPr>
              <w:t>3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334D77">
              <w:rPr>
                <w:rStyle w:val="Hyperlink"/>
                <w:noProof/>
              </w:rPr>
              <w:t>Usporedba s programskim jezikom Jav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726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42060" w14:textId="2C6EF63C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3C459316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F50825">
      <w:pPr>
        <w:pStyle w:val="FOINaslov1"/>
      </w:pPr>
      <w:bookmarkStart w:id="2" w:name="_Toc496683312"/>
      <w:bookmarkStart w:id="3" w:name="_Toc46572620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62D6B5A5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</w:t>
      </w:r>
      <w:r w:rsidR="00A659A3">
        <w:rPr>
          <w:rFonts w:ascii="Arial" w:hAnsi="Arial" w:cs="Arial"/>
          <w:sz w:val="22"/>
          <w:szCs w:val="22"/>
        </w:rPr>
        <w:t xml:space="preserve"> godine</w:t>
      </w:r>
      <w:r w:rsidR="00A02978">
        <w:rPr>
          <w:rFonts w:ascii="Arial" w:hAnsi="Arial" w:cs="Arial"/>
          <w:sz w:val="22"/>
          <w:szCs w:val="22"/>
        </w:rPr>
        <w:t xml:space="preserve">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F50825">
      <w:pPr>
        <w:pStyle w:val="FOINaslov1"/>
      </w:pPr>
      <w:bookmarkStart w:id="4" w:name="_Toc46572621"/>
      <w:proofErr w:type="spellStart"/>
      <w:r>
        <w:lastRenderedPageBreak/>
        <w:t>Spring</w:t>
      </w:r>
      <w:bookmarkEnd w:id="4"/>
      <w:proofErr w:type="spellEnd"/>
    </w:p>
    <w:p w14:paraId="7B70DEB5" w14:textId="027A1865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212A4F95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F6539F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,"previously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62FA660A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ao što </w:t>
      </w:r>
      <w:r w:rsidR="00711A0A">
        <w:rPr>
          <w:rFonts w:ascii="Arial" w:hAnsi="Arial" w:cs="Arial"/>
          <w:sz w:val="22"/>
          <w:szCs w:val="22"/>
        </w:rPr>
        <w:t xml:space="preserve">se može vidjeti, </w:t>
      </w:r>
      <w:r>
        <w:rPr>
          <w:rFonts w:ascii="Arial" w:hAnsi="Arial" w:cs="Arial"/>
          <w:sz w:val="22"/>
          <w:szCs w:val="22"/>
        </w:rPr>
        <w:t xml:space="preserve">projekata je </w:t>
      </w:r>
      <w:r w:rsidR="00711A0A">
        <w:rPr>
          <w:rFonts w:ascii="Arial" w:hAnsi="Arial" w:cs="Arial"/>
          <w:sz w:val="22"/>
          <w:szCs w:val="22"/>
        </w:rPr>
        <w:t>zaista</w:t>
      </w:r>
      <w:r>
        <w:rPr>
          <w:rFonts w:ascii="Arial" w:hAnsi="Arial" w:cs="Arial"/>
          <w:sz w:val="22"/>
          <w:szCs w:val="22"/>
        </w:rPr>
        <w:t xml:space="preserve"> mnogo</w:t>
      </w:r>
      <w:r w:rsidR="00711A0A">
        <w:rPr>
          <w:rFonts w:ascii="Arial" w:hAnsi="Arial" w:cs="Arial"/>
          <w:sz w:val="22"/>
          <w:szCs w:val="22"/>
        </w:rPr>
        <w:t xml:space="preserve"> te je pokriveno veliko područje potreba odnosno zahtjeva s istim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572622"/>
      <w:r>
        <w:lastRenderedPageBreak/>
        <w:t>Povijest</w:t>
      </w:r>
      <w:bookmarkEnd w:id="5"/>
    </w:p>
    <w:p w14:paraId="3070913C" w14:textId="3076A2FA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API za postojanost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servis za poruke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 xml:space="preserve">Java Arhitektura konektora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21C0D987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c)","plainTextFormattedCitation":"(VMware, 2020c)","previouslyFormattedCitation":"(VMware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c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28475F1D" w:rsidR="009520A1" w:rsidRDefault="009520A1" w:rsidP="009520A1">
      <w:pPr>
        <w:pStyle w:val="Naslovslike"/>
      </w:pPr>
      <w:r>
        <w:t xml:space="preserve">      </w:t>
      </w:r>
      <w:r w:rsidR="00BF45A8">
        <w:t>Slika 1.</w:t>
      </w:r>
      <w:r>
        <w:t xml:space="preserve"> </w:t>
      </w:r>
      <w:proofErr w:type="spellStart"/>
      <w:r>
        <w:t>Spring</w:t>
      </w:r>
      <w:proofErr w:type="spellEnd"/>
      <w:r>
        <w:t xml:space="preserve"> logo</w:t>
      </w:r>
      <w:r w:rsidR="005B3978">
        <w:t xml:space="preserve"> (Izvor:</w:t>
      </w:r>
      <w:r>
        <w:t xml:space="preserve"> </w:t>
      </w:r>
      <w:r>
        <w:fldChar w:fldCharType="begin" w:fldLock="1"/>
      </w:r>
      <w:r w:rsidR="006B2DCD"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d)","plainTextFormattedCitation":"(VMware, 2020d)","previouslyFormattedCitation":"(VMware, 2020d)"},"properties":{"noteIndex":0},"schema":"https://github.com/citation-style-language/schema/raw/master/csl-citation.json"}</w:instrText>
      </w:r>
      <w:r>
        <w:fldChar w:fldCharType="separate"/>
      </w:r>
      <w:r w:rsidR="00F6539F" w:rsidRPr="00F6539F">
        <w:rPr>
          <w:noProof/>
        </w:rPr>
        <w:t>(VMware, 2020d)</w:t>
      </w:r>
      <w:r>
        <w:fldChar w:fldCharType="end"/>
      </w:r>
      <w:r w:rsidR="005B3978">
        <w:t>)</w:t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572623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0559F646" w14:textId="65E3229E" w:rsidR="003D46C4" w:rsidRDefault="00425F0A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1F54DF">
        <w:rPr>
          <w:rFonts w:ascii="Arial" w:hAnsi="Arial" w:cs="Arial"/>
          <w:sz w:val="22"/>
          <w:szCs w:val="22"/>
        </w:rPr>
        <w:t xml:space="preserve"> U ovom radu biti će pokazano kako na temelju upravo toga projekta izgraditi jednu funkcionalnu web aplikaciju. </w:t>
      </w:r>
      <w:r w:rsidR="00F6539F">
        <w:rPr>
          <w:rFonts w:ascii="Arial" w:hAnsi="Arial" w:cs="Arial"/>
          <w:sz w:val="22"/>
          <w:szCs w:val="22"/>
        </w:rPr>
        <w:t xml:space="preserve">Na službenoj stranici </w:t>
      </w:r>
      <w:proofErr w:type="spellStart"/>
      <w:r w:rsidR="00F6539F">
        <w:rPr>
          <w:rFonts w:ascii="Arial" w:hAnsi="Arial" w:cs="Arial"/>
          <w:sz w:val="22"/>
          <w:szCs w:val="22"/>
        </w:rPr>
        <w:t>Spring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6539F">
        <w:rPr>
          <w:rFonts w:ascii="Arial" w:hAnsi="Arial" w:cs="Arial"/>
          <w:sz w:val="22"/>
          <w:szCs w:val="22"/>
        </w:rPr>
        <w:t>Boot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projekta </w:t>
      </w:r>
      <w:r w:rsidR="00F6539F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boot","accessed":{"date-parts":[["2020","7","22"]]},"author":[{"dropping-particle":"","family":"VMware","given":"Inc.","non-dropping-particle":"","parse-names":false,"suffix":""}],"id":"ITEM-1","issued":{"date-parts":[["2020"]]},"title":"Spring IO projekti - Spring Boot","type":"webpage"},"uris":["http://www.mendeley.com/documents/?uuid=5bbe1536-68c2-4772-a11b-a670f33c9950"]}],"mendeley":{"formattedCitation":"(VMware, 2020b)","plainTextFormattedCitation":"(VMware, 2020b)","previouslyFormattedCitation":"(VMware, 2020b)"},"properties":{"noteIndex":0},"schema":"https://github.com/citation-style-language/schema/raw/master/csl-citation.json"}</w:instrText>
      </w:r>
      <w:r w:rsidR="00F6539F"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b)</w:t>
      </w:r>
      <w:r w:rsidR="00F6539F">
        <w:rPr>
          <w:rFonts w:ascii="Arial" w:hAnsi="Arial" w:cs="Arial"/>
          <w:sz w:val="22"/>
          <w:szCs w:val="22"/>
        </w:rPr>
        <w:fldChar w:fldCharType="end"/>
      </w:r>
      <w:r w:rsidR="00636E6C"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 w:rsidR="00636E6C">
        <w:rPr>
          <w:rFonts w:ascii="Arial" w:hAnsi="Arial" w:cs="Arial"/>
          <w:sz w:val="22"/>
          <w:szCs w:val="22"/>
        </w:rPr>
        <w:t>Spring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36E6C">
        <w:rPr>
          <w:rFonts w:ascii="Arial" w:hAnsi="Arial" w:cs="Arial"/>
          <w:sz w:val="22"/>
          <w:szCs w:val="22"/>
        </w:rPr>
        <w:t>Boot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olakšava razvoj samostalnih aplikacija</w:t>
      </w:r>
      <w:r w:rsidR="003D46C4">
        <w:rPr>
          <w:rFonts w:ascii="Arial" w:hAnsi="Arial" w:cs="Arial"/>
          <w:sz w:val="22"/>
          <w:szCs w:val="22"/>
        </w:rPr>
        <w:t xml:space="preserve"> nastalih na temelju </w:t>
      </w:r>
      <w:proofErr w:type="spellStart"/>
      <w:r w:rsidR="003D46C4">
        <w:rPr>
          <w:rFonts w:ascii="Arial" w:hAnsi="Arial" w:cs="Arial"/>
          <w:sz w:val="22"/>
          <w:szCs w:val="22"/>
        </w:rPr>
        <w:t>Springa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koje su</w:t>
      </w:r>
      <w:r w:rsidR="00636E6C">
        <w:rPr>
          <w:rFonts w:ascii="Arial" w:hAnsi="Arial" w:cs="Arial"/>
          <w:sz w:val="22"/>
          <w:szCs w:val="22"/>
        </w:rPr>
        <w:t xml:space="preserve"> zrel</w:t>
      </w:r>
      <w:r w:rsidR="003D46C4">
        <w:rPr>
          <w:rFonts w:ascii="Arial" w:hAnsi="Arial" w:cs="Arial"/>
          <w:sz w:val="22"/>
          <w:szCs w:val="22"/>
        </w:rPr>
        <w:t>e</w:t>
      </w:r>
      <w:r w:rsidR="00636E6C">
        <w:rPr>
          <w:rFonts w:ascii="Arial" w:hAnsi="Arial" w:cs="Arial"/>
          <w:sz w:val="22"/>
          <w:szCs w:val="22"/>
        </w:rPr>
        <w:t xml:space="preserve"> za</w:t>
      </w:r>
      <w:r w:rsidR="003D46C4">
        <w:rPr>
          <w:rFonts w:ascii="Arial" w:hAnsi="Arial" w:cs="Arial"/>
          <w:sz w:val="22"/>
          <w:szCs w:val="22"/>
        </w:rPr>
        <w:t xml:space="preserve"> produkciju. Programer može početi razvijati prema svojim potrebama vrlo brzo. Naime, za razliku od nekih ostalih programskih okvira,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dolazi sa nekim već unaprijed učitanima konfiguracijama kako bi što više olakšali posao programeru. Također se navodi kako većinu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aplikacija treba dodati tek minimalno </w:t>
      </w:r>
      <w:proofErr w:type="spellStart"/>
      <w:r w:rsidR="003D46C4">
        <w:rPr>
          <w:rFonts w:ascii="Arial" w:hAnsi="Arial" w:cs="Arial"/>
          <w:sz w:val="22"/>
          <w:szCs w:val="22"/>
        </w:rPr>
        <w:t>konfigurarati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sa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opcijama.</w:t>
      </w:r>
      <w:r w:rsidR="005352A7">
        <w:rPr>
          <w:rFonts w:ascii="Arial" w:hAnsi="Arial" w:cs="Arial"/>
          <w:sz w:val="22"/>
          <w:szCs w:val="22"/>
        </w:rPr>
        <w:t xml:space="preserve"> </w:t>
      </w:r>
    </w:p>
    <w:p w14:paraId="55B3E489" w14:textId="77777777" w:rsidR="00F50825" w:rsidRDefault="00F50825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A417FDF" w14:textId="07C8204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ke od funkcionalnosti koje se na službenoj stranici spominju su:</w:t>
      </w:r>
    </w:p>
    <w:p w14:paraId="756E9F6D" w14:textId="699BEBC1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reiranje </w:t>
      </w:r>
      <w:proofErr w:type="spellStart"/>
      <w:r>
        <w:rPr>
          <w:rFonts w:ascii="Arial" w:hAnsi="Arial" w:cs="Arial"/>
          <w:sz w:val="22"/>
          <w:szCs w:val="22"/>
        </w:rPr>
        <w:t>samostalih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aplikacija</w:t>
      </w:r>
    </w:p>
    <w:p w14:paraId="0B3BF958" w14:textId="7872977F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klapa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mbed</w:t>
      </w:r>
      <w:proofErr w:type="spellEnd"/>
      <w:r>
        <w:rPr>
          <w:rFonts w:ascii="Arial" w:hAnsi="Arial" w:cs="Arial"/>
          <w:sz w:val="22"/>
          <w:szCs w:val="22"/>
        </w:rPr>
        <w:t xml:space="preserve">) servera poput: </w:t>
      </w:r>
      <w:proofErr w:type="spellStart"/>
      <w:r>
        <w:rPr>
          <w:rFonts w:ascii="Arial" w:hAnsi="Arial" w:cs="Arial"/>
          <w:sz w:val="22"/>
          <w:szCs w:val="22"/>
        </w:rPr>
        <w:t>Tomcat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Jetty</w:t>
      </w:r>
      <w:proofErr w:type="spellEnd"/>
      <w:r>
        <w:rPr>
          <w:rFonts w:ascii="Arial" w:hAnsi="Arial" w:cs="Arial"/>
          <w:sz w:val="22"/>
          <w:szCs w:val="22"/>
        </w:rPr>
        <w:t xml:space="preserve"> ili </w:t>
      </w:r>
      <w:proofErr w:type="spellStart"/>
      <w:r>
        <w:rPr>
          <w:rFonts w:ascii="Arial" w:hAnsi="Arial" w:cs="Arial"/>
          <w:sz w:val="22"/>
          <w:szCs w:val="22"/>
        </w:rPr>
        <w:t>Undertow</w:t>
      </w:r>
      <w:proofErr w:type="spellEnd"/>
      <w:r>
        <w:rPr>
          <w:rFonts w:ascii="Arial" w:hAnsi="Arial" w:cs="Arial"/>
          <w:sz w:val="22"/>
          <w:szCs w:val="22"/>
        </w:rPr>
        <w:t xml:space="preserve"> kako bi s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a direktno instalirala, nema potrebe za manualnom instalaciju .</w:t>
      </w:r>
      <w:proofErr w:type="spellStart"/>
      <w:r>
        <w:rPr>
          <w:rFonts w:ascii="Arial" w:hAnsi="Arial" w:cs="Arial"/>
          <w:sz w:val="22"/>
          <w:szCs w:val="22"/>
        </w:rPr>
        <w:t>war</w:t>
      </w:r>
      <w:proofErr w:type="spellEnd"/>
      <w:r>
        <w:rPr>
          <w:rFonts w:ascii="Arial" w:hAnsi="Arial" w:cs="Arial"/>
          <w:sz w:val="22"/>
          <w:szCs w:val="22"/>
        </w:rPr>
        <w:t xml:space="preserve"> datoteke nastale prilikom izgrad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uild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e</w:t>
      </w:r>
    </w:p>
    <w:p w14:paraId="5F2ADD45" w14:textId="78A16419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pcija za korištenjem tzv. Početnih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i/>
          <w:iCs/>
          <w:sz w:val="22"/>
          <w:szCs w:val="22"/>
        </w:rPr>
        <w:t>Starter</w:t>
      </w:r>
      <w:r>
        <w:rPr>
          <w:rFonts w:ascii="Arial" w:hAnsi="Arial" w:cs="Arial"/>
          <w:sz w:val="22"/>
          <w:szCs w:val="22"/>
        </w:rPr>
        <w:t>) ovisnosti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pendency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="009A42AD">
        <w:rPr>
          <w:rFonts w:ascii="Arial" w:hAnsi="Arial" w:cs="Arial"/>
          <w:sz w:val="22"/>
          <w:szCs w:val="22"/>
        </w:rPr>
        <w:t xml:space="preserve">koje pružaju širok spektar </w:t>
      </w:r>
      <w:proofErr w:type="spellStart"/>
      <w:r w:rsidR="009A42AD">
        <w:rPr>
          <w:rFonts w:ascii="Arial" w:hAnsi="Arial" w:cs="Arial"/>
          <w:sz w:val="22"/>
          <w:szCs w:val="22"/>
        </w:rPr>
        <w:t>funckionalnosti</w:t>
      </w:r>
      <w:proofErr w:type="spellEnd"/>
    </w:p>
    <w:p w14:paraId="628A0F3D" w14:textId="24743B2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tomatska konfiguracija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te također i nekih ostalih bibliote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9A42AD">
        <w:rPr>
          <w:rFonts w:ascii="Arial" w:hAnsi="Arial" w:cs="Arial"/>
          <w:i/>
          <w:iCs/>
          <w:sz w:val="22"/>
          <w:szCs w:val="22"/>
        </w:rPr>
        <w:t>Library</w:t>
      </w:r>
      <w:proofErr w:type="spellEnd"/>
      <w:r>
        <w:rPr>
          <w:rFonts w:ascii="Arial" w:hAnsi="Arial" w:cs="Arial"/>
          <w:sz w:val="22"/>
          <w:szCs w:val="22"/>
        </w:rPr>
        <w:t>) stranih proizvođača kada god je to moguće</w:t>
      </w:r>
    </w:p>
    <w:p w14:paraId="1A0E0A28" w14:textId="6553D87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užanje produkcijskih </w:t>
      </w:r>
      <w:proofErr w:type="spellStart"/>
      <w:r>
        <w:rPr>
          <w:rFonts w:ascii="Arial" w:hAnsi="Arial" w:cs="Arial"/>
          <w:sz w:val="22"/>
          <w:szCs w:val="22"/>
        </w:rPr>
        <w:t>funckionalnosti</w:t>
      </w:r>
      <w:proofErr w:type="spellEnd"/>
      <w:r>
        <w:rPr>
          <w:rFonts w:ascii="Arial" w:hAnsi="Arial" w:cs="Arial"/>
          <w:sz w:val="22"/>
          <w:szCs w:val="22"/>
        </w:rPr>
        <w:t xml:space="preserve"> poput metrika, provjera zdravlja sustava i slično</w:t>
      </w:r>
    </w:p>
    <w:p w14:paraId="62AEB974" w14:textId="788D156D" w:rsidR="006F756A" w:rsidRDefault="009A42AD" w:rsidP="00292783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gdje se konfiguracije pišu u XML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xtensible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rkup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Language</w:t>
      </w:r>
      <w:proofErr w:type="spellEnd"/>
      <w:r>
        <w:rPr>
          <w:rFonts w:ascii="Arial" w:hAnsi="Arial" w:cs="Arial"/>
          <w:sz w:val="22"/>
          <w:szCs w:val="22"/>
        </w:rPr>
        <w:t xml:space="preserve">) formatu, u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u</w:t>
      </w:r>
      <w:proofErr w:type="spellEnd"/>
      <w:r>
        <w:rPr>
          <w:rFonts w:ascii="Arial" w:hAnsi="Arial" w:cs="Arial"/>
          <w:sz w:val="22"/>
          <w:szCs w:val="22"/>
        </w:rPr>
        <w:t xml:space="preserve"> se konfiguracije pišu u programskom kodu, što je po mom mišljenju puno bolje rješenje</w:t>
      </w:r>
    </w:p>
    <w:p w14:paraId="577BF66D" w14:textId="2D5A774F" w:rsidR="00292783" w:rsidRDefault="00292783" w:rsidP="00292783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029FCEEB" w14:textId="6F154757" w:rsidR="00292783" w:rsidRPr="00292783" w:rsidRDefault="00292783" w:rsidP="006B2DC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renutna verzij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a</w:t>
      </w:r>
      <w:proofErr w:type="spellEnd"/>
      <w:r>
        <w:rPr>
          <w:rFonts w:ascii="Arial" w:hAnsi="Arial" w:cs="Arial"/>
          <w:sz w:val="22"/>
          <w:szCs w:val="22"/>
        </w:rPr>
        <w:t xml:space="preserve"> je 2.3.1. Upravo tu verziju koristiti ću i u ovome radu</w:t>
      </w:r>
      <w:r w:rsidR="006B2DCD">
        <w:rPr>
          <w:rFonts w:ascii="Arial" w:hAnsi="Arial" w:cs="Arial"/>
          <w:sz w:val="22"/>
          <w:szCs w:val="22"/>
        </w:rPr>
        <w:t>, tj. aplikaciji</w:t>
      </w:r>
      <w:r>
        <w:rPr>
          <w:rFonts w:ascii="Arial" w:hAnsi="Arial" w:cs="Arial"/>
          <w:sz w:val="22"/>
          <w:szCs w:val="22"/>
        </w:rPr>
        <w:t xml:space="preserve">. </w:t>
      </w:r>
      <w:r w:rsidR="006B2DCD">
        <w:rPr>
          <w:rFonts w:ascii="Arial" w:hAnsi="Arial" w:cs="Arial"/>
          <w:sz w:val="22"/>
          <w:szCs w:val="22"/>
        </w:rPr>
        <w:t xml:space="preserve">Na službenoj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dokumentaciji </w:t>
      </w:r>
      <w:r w:rsidR="006B2DCD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-boot/docs/current/reference/htmlsingle/","accessed":{"date-parts":[["2020","7","24"]]},"author":[{"dropping-particle":"","family":"Pivotal","given":"Inc.","non-dropping-particle":"","parse-names":false,"suffix":""}],"id":"ITEM-1","issued":{"date-parts":[["2020"]]},"title":"Spring Boot dokumentacija","type":"webpage"},"uris":["http://www.mendeley.com/documents/?uuid=f42c6601-417a-44d6-b3d8-2c8df4544bca"]}],"mendeley":{"formattedCitation":"(Pivotal, 2020a)","plainTextFormattedCitation":"(Pivotal, 2020a)","previouslyFormattedCitation":"(Pivotal, 2020a)"},"properties":{"noteIndex":0},"schema":"https://github.com/citation-style-language/schema/raw/master/csl-citation.json"}</w:instrText>
      </w:r>
      <w:r w:rsidR="006B2DCD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a)</w:t>
      </w:r>
      <w:r w:rsidR="006B2DCD">
        <w:rPr>
          <w:rFonts w:ascii="Arial" w:hAnsi="Arial" w:cs="Arial"/>
          <w:sz w:val="22"/>
          <w:szCs w:val="22"/>
        </w:rPr>
        <w:fldChar w:fldCharType="end"/>
      </w:r>
      <w:r w:rsidR="006B2DCD">
        <w:rPr>
          <w:rFonts w:ascii="Arial" w:hAnsi="Arial" w:cs="Arial"/>
          <w:sz w:val="22"/>
          <w:szCs w:val="22"/>
        </w:rPr>
        <w:t xml:space="preserve"> se navodi kako </w:t>
      </w:r>
      <w:proofErr w:type="spellStart"/>
      <w:r w:rsidR="006B2DCD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>avedna</w:t>
      </w:r>
      <w:proofErr w:type="spellEnd"/>
      <w:r>
        <w:rPr>
          <w:rFonts w:ascii="Arial" w:hAnsi="Arial" w:cs="Arial"/>
          <w:sz w:val="22"/>
          <w:szCs w:val="22"/>
        </w:rPr>
        <w:t xml:space="preserve"> verzija zahtjeva Java verziju 8 kao minimum te je kompatibilno i sa Javom 14</w:t>
      </w:r>
      <w:r w:rsidR="006B2DCD">
        <w:rPr>
          <w:rFonts w:ascii="Arial" w:hAnsi="Arial" w:cs="Arial"/>
          <w:sz w:val="22"/>
          <w:szCs w:val="22"/>
        </w:rPr>
        <w:t xml:space="preserve">. Također uvjet je i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5.2.7 ili veća. U mojoj aplikacija upravo ta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je korištena. Također se navodi kako se alati poput Apache </w:t>
      </w:r>
      <w:proofErr w:type="spellStart"/>
      <w:r w:rsidR="006B2DCD">
        <w:rPr>
          <w:rFonts w:ascii="Arial" w:hAnsi="Arial" w:cs="Arial"/>
          <w:sz w:val="22"/>
          <w:szCs w:val="22"/>
        </w:rPr>
        <w:t>Maven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-a (verzija minimalno 3.3) ili </w:t>
      </w:r>
      <w:proofErr w:type="spellStart"/>
      <w:r w:rsidR="006B2DCD">
        <w:rPr>
          <w:rFonts w:ascii="Arial" w:hAnsi="Arial" w:cs="Arial"/>
          <w:sz w:val="22"/>
          <w:szCs w:val="22"/>
        </w:rPr>
        <w:t>Gradle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(verzija minimalno 6.3) podržavaju izgradnju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aplikacija. </w:t>
      </w:r>
      <w:r w:rsidR="00F50825">
        <w:rPr>
          <w:rFonts w:ascii="Arial" w:hAnsi="Arial" w:cs="Arial"/>
          <w:sz w:val="22"/>
          <w:szCs w:val="22"/>
        </w:rPr>
        <w:t xml:space="preserve">Kasnije će biti više riječ o Apache </w:t>
      </w:r>
      <w:proofErr w:type="spellStart"/>
      <w:r w:rsidR="00F50825">
        <w:rPr>
          <w:rFonts w:ascii="Arial" w:hAnsi="Arial" w:cs="Arial"/>
          <w:sz w:val="22"/>
          <w:szCs w:val="22"/>
        </w:rPr>
        <w:t>Mavenu</w:t>
      </w:r>
      <w:proofErr w:type="spellEnd"/>
      <w:r w:rsidR="006B2DCD">
        <w:rPr>
          <w:rFonts w:ascii="Arial" w:hAnsi="Arial" w:cs="Arial"/>
          <w:sz w:val="22"/>
          <w:szCs w:val="22"/>
        </w:rPr>
        <w:t>.</w:t>
      </w:r>
    </w:p>
    <w:p w14:paraId="572E1F9D" w14:textId="06CBB62B" w:rsidR="00EC6751" w:rsidRDefault="003417D5" w:rsidP="00F50825">
      <w:pPr>
        <w:pStyle w:val="FOINaslov1"/>
      </w:pPr>
      <w:bookmarkStart w:id="7" w:name="_Toc46572624"/>
      <w:proofErr w:type="spellStart"/>
      <w:r>
        <w:lastRenderedPageBreak/>
        <w:t>Kotlin</w:t>
      </w:r>
      <w:bookmarkEnd w:id="7"/>
      <w:proofErr w:type="spellEnd"/>
    </w:p>
    <w:p w14:paraId="501854A1" w14:textId="1DE91E04" w:rsidR="00AC0D01" w:rsidRDefault="00AC0D01" w:rsidP="00AC0D0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AC0D01">
        <w:rPr>
          <w:rFonts w:ascii="Arial" w:hAnsi="Arial" w:cs="Arial"/>
          <w:sz w:val="22"/>
          <w:szCs w:val="22"/>
        </w:rPr>
        <w:t xml:space="preserve">U uvodu sam već </w:t>
      </w:r>
      <w:proofErr w:type="spellStart"/>
      <w:r w:rsidRPr="00AC0D01">
        <w:rPr>
          <w:rFonts w:ascii="Arial" w:hAnsi="Arial" w:cs="Arial"/>
          <w:sz w:val="22"/>
          <w:szCs w:val="22"/>
        </w:rPr>
        <w:t>napomenio</w:t>
      </w:r>
      <w:proofErr w:type="spellEnd"/>
      <w:r w:rsidRPr="00AC0D0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relativno mlad programski jezik koji stječe sve veću popularnost. Na </w:t>
      </w:r>
      <w:proofErr w:type="spellStart"/>
      <w:r>
        <w:rPr>
          <w:rFonts w:ascii="Arial" w:hAnsi="Arial" w:cs="Arial"/>
          <w:sz w:val="22"/>
          <w:szCs w:val="22"/>
        </w:rPr>
        <w:t>Kotlinovoj</w:t>
      </w:r>
      <w:proofErr w:type="spellEnd"/>
      <w:r>
        <w:rPr>
          <w:rFonts w:ascii="Arial" w:hAnsi="Arial" w:cs="Arial"/>
          <w:sz w:val="22"/>
          <w:szCs w:val="22"/>
        </w:rPr>
        <w:t xml:space="preserve"> službenoj stranic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","accessed":{"date-parts":[["2020","7","24"]]},"author":[{"dropping-particle":"","family":"JetBrains s.r.o.","given":"","non-dropping-particle":"","parse-names":false,"suffix":""}],"id":"ITEM-1","issued":{"date-parts":[["2020"]]},"title":"kotlinlang.org","type":"webpage"},"uris":["http://www.mendeley.com/documents/?uuid=17e8f62a-5fb9-4043-9e92-cc4db3c24f1c"]}],"mendeley":{"formattedCitation":"(JetBrains s.r.o., 2020j)","plainTextFormattedCitation":"(JetBrains s.r.o., 2020j)","previouslyFormattedCitation":"(JetBrains s.r.o., 2020i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j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renutno prikladan za sljedeće:</w:t>
      </w:r>
    </w:p>
    <w:p w14:paraId="141A7B97" w14:textId="520005AB" w:rsidR="00AC0D01" w:rsidRDefault="00AC0D01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programskog koda koji može biti pokrenut na više mobilnih platformi, dakle </w:t>
      </w:r>
      <w:proofErr w:type="spellStart"/>
      <w:r w:rsidR="00BF45A8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OS</w:t>
      </w:r>
      <w:proofErr w:type="spellEnd"/>
      <w:r>
        <w:rPr>
          <w:rFonts w:ascii="Arial" w:hAnsi="Arial" w:cs="Arial"/>
          <w:sz w:val="22"/>
          <w:szCs w:val="22"/>
        </w:rPr>
        <w:t xml:space="preserve"> i Android</w:t>
      </w:r>
    </w:p>
    <w:p w14:paraId="19D19A6F" w14:textId="37577CA4" w:rsidR="00AC0D01" w:rsidRDefault="00BF45A8" w:rsidP="00BF45A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       </w:t>
      </w:r>
      <w:r>
        <w:rPr>
          <w:noProof/>
        </w:rPr>
        <w:drawing>
          <wp:inline distT="0" distB="0" distL="0" distR="0" wp14:anchorId="1E1DEDCE" wp14:editId="17DF233B">
            <wp:extent cx="4271332" cy="3689862"/>
            <wp:effectExtent l="0" t="0" r="0" b="6350"/>
            <wp:docPr id="2" name="Picture 2" descr="A close up of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 up of electronics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5597" cy="3702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4C7EE" w14:textId="77777777" w:rsidR="005B3978" w:rsidRDefault="00BF45A8" w:rsidP="00BF45A8">
      <w:pPr>
        <w:pStyle w:val="Naslovslike"/>
      </w:pPr>
      <w:r>
        <w:t xml:space="preserve">Slika 2. Prikaz korištenja Kotlina više </w:t>
      </w:r>
      <w:proofErr w:type="spellStart"/>
      <w:r>
        <w:t>mobilinih</w:t>
      </w:r>
      <w:proofErr w:type="spellEnd"/>
      <w:r>
        <w:t xml:space="preserve"> platformi</w:t>
      </w:r>
      <w:r w:rsidR="005B3978">
        <w:t xml:space="preserve"> </w:t>
      </w:r>
    </w:p>
    <w:p w14:paraId="32557440" w14:textId="4AFA0465" w:rsidR="00BF45A8" w:rsidRDefault="005B3978" w:rsidP="00BF45A8">
      <w:pPr>
        <w:pStyle w:val="Naslovslike"/>
      </w:pPr>
      <w:r>
        <w:t>(izvor:</w:t>
      </w:r>
      <w:r w:rsidR="00BF45A8">
        <w:t xml:space="preserve"> </w:t>
      </w:r>
      <w:r w:rsidR="00BF45A8">
        <w:fldChar w:fldCharType="begin" w:fldLock="1"/>
      </w:r>
      <w:r w:rsidR="00B75344">
        <w:instrText>ADDIN CSL_CITATION {"citationItems":[{"id":"ITEM-1","itemData":{"URL":"https://www.jetbrains.com/lp/mobilecrossplatform/","accessed":{"date-parts":[["2020","7","24"]]},"author":[{"dropping-particle":"","family":"JetBrains s.r.o.","given":"","non-dropping-particle":"","parse-names":false,"suffix":""}],"id":"ITEM-1","issued":{"date-parts":[["2020"]]},"title":"Slika Kotlin više mobilnih platformi","type":"webpage"},"uris":["http://www.mendeley.com/documents/?uuid=8e2b1925-9bdb-42e6-9937-0778a1f7d4b3"]}],"mendeley":{"formattedCitation":"(JetBrains s.r.o., 2020l)","plainTextFormattedCitation":"(JetBrains s.r.o., 2020l)","previouslyFormattedCitation":"(JetBrains s.r.o., 2020k)"},"properties":{"noteIndex":0},"schema":"https://github.com/citation-style-language/schema/raw/master/csl-citation.json"}</w:instrText>
      </w:r>
      <w:r w:rsidR="00BF45A8">
        <w:fldChar w:fldCharType="separate"/>
      </w:r>
      <w:r w:rsidR="00B75344" w:rsidRPr="00B75344">
        <w:rPr>
          <w:noProof/>
        </w:rPr>
        <w:t>(JetBrains s.r.o., 2020l)</w:t>
      </w:r>
      <w:r w:rsidR="00BF45A8">
        <w:fldChar w:fldCharType="end"/>
      </w:r>
      <w:r>
        <w:t>)</w:t>
      </w:r>
    </w:p>
    <w:p w14:paraId="63EBAE1D" w14:textId="77777777" w:rsidR="00BF45A8" w:rsidRPr="00BF45A8" w:rsidRDefault="00BF45A8" w:rsidP="00BF45A8">
      <w:pPr>
        <w:pStyle w:val="Naslovslike"/>
      </w:pPr>
    </w:p>
    <w:p w14:paraId="62B4EB2E" w14:textId="0D0498D0" w:rsidR="00AC0D01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programskog koda koji se pretvara u izvorni kod u binarnom obliku kako bi se izbjegla potreba za korištenjem dodatnog okruženja. Dakle dodaje se mogućnost pokretanja koda napisanog u Kotlinu na više platformi, neke od tih platformi su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ative-overview.html","accessed":{"date-parts":[["2020","7","24"]]},"author":[{"dropping-particle":"","family":"JetBrains s.r.o.","given":"","non-dropping-particle":"","parse-names":false,"suffix":""}],"id":"ITEM-1","issued":{"date-parts":[["2020"]]},"title":"Kotlin Native","type":"webpage"},"uris":["http://www.mendeley.com/documents/?uuid=64a4071e-ca05-47bd-a027-5c343a3bec70"]}],"mendeley":{"formattedCitation":"(JetBrains s.r.o., 2020d)","plainTextFormattedCitation":"(JetBrains s.r.o., 2020d)","previouslyFormattedCitation":"(JetBrains s.r.o., 2020d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d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mac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watch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tvOS</w:t>
      </w:r>
      <w:proofErr w:type="spellEnd"/>
      <w:r>
        <w:rPr>
          <w:rFonts w:ascii="Arial" w:hAnsi="Arial" w:cs="Arial"/>
          <w:sz w:val="22"/>
          <w:szCs w:val="22"/>
        </w:rPr>
        <w:t xml:space="preserve">, Android, Windows, Linux, </w:t>
      </w:r>
      <w:proofErr w:type="spellStart"/>
      <w:r>
        <w:rPr>
          <w:rFonts w:ascii="Arial" w:hAnsi="Arial" w:cs="Arial"/>
          <w:sz w:val="22"/>
          <w:szCs w:val="22"/>
        </w:rPr>
        <w:t>WebAssembly</w:t>
      </w:r>
      <w:proofErr w:type="spellEnd"/>
    </w:p>
    <w:p w14:paraId="10F1E5A7" w14:textId="2B536A19" w:rsidR="00BF45A8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</w:t>
      </w:r>
      <w:r w:rsidR="005017AF">
        <w:rPr>
          <w:rFonts w:ascii="Arial" w:hAnsi="Arial" w:cs="Arial"/>
          <w:sz w:val="22"/>
          <w:szCs w:val="22"/>
        </w:rPr>
        <w:t>u području</w:t>
      </w:r>
      <w:r>
        <w:rPr>
          <w:rFonts w:ascii="Arial" w:hAnsi="Arial" w:cs="Arial"/>
          <w:sz w:val="22"/>
          <w:szCs w:val="22"/>
        </w:rPr>
        <w:t xml:space="preserve"> </w:t>
      </w:r>
      <w:r w:rsidR="005017AF">
        <w:rPr>
          <w:rFonts w:ascii="Arial" w:hAnsi="Arial" w:cs="Arial"/>
          <w:sz w:val="22"/>
          <w:szCs w:val="22"/>
        </w:rPr>
        <w:t>znanosti o podacima (</w:t>
      </w:r>
      <w:proofErr w:type="spellStart"/>
      <w:r w:rsidR="005017AF">
        <w:rPr>
          <w:rFonts w:ascii="Arial" w:hAnsi="Arial" w:cs="Arial"/>
          <w:sz w:val="22"/>
          <w:szCs w:val="22"/>
        </w:rPr>
        <w:t>eng</w:t>
      </w:r>
      <w:proofErr w:type="spellEnd"/>
      <w:r w:rsidR="005017AF">
        <w:rPr>
          <w:rFonts w:ascii="Arial" w:hAnsi="Arial" w:cs="Arial"/>
          <w:sz w:val="22"/>
          <w:szCs w:val="22"/>
        </w:rPr>
        <w:t xml:space="preserve">. </w:t>
      </w:r>
      <w:r w:rsidR="005017AF">
        <w:rPr>
          <w:rFonts w:ascii="Arial" w:hAnsi="Arial" w:cs="Arial"/>
          <w:i/>
          <w:iCs/>
          <w:sz w:val="22"/>
          <w:szCs w:val="22"/>
        </w:rPr>
        <w:t>Data Science</w:t>
      </w:r>
      <w:r w:rsidR="005017AF">
        <w:rPr>
          <w:rFonts w:ascii="Arial" w:hAnsi="Arial" w:cs="Arial"/>
          <w:sz w:val="22"/>
          <w:szCs w:val="22"/>
        </w:rPr>
        <w:t>)</w:t>
      </w:r>
    </w:p>
    <w:p w14:paraId="5E89C114" w14:textId="7DB2AAEF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za razvoj na serverskoj strani, upravo ovu </w:t>
      </w:r>
      <w:proofErr w:type="spellStart"/>
      <w:r>
        <w:rPr>
          <w:rFonts w:ascii="Arial" w:hAnsi="Arial" w:cs="Arial"/>
          <w:sz w:val="22"/>
          <w:szCs w:val="22"/>
        </w:rPr>
        <w:t>funckionalnost</w:t>
      </w:r>
      <w:proofErr w:type="spellEnd"/>
      <w:r>
        <w:rPr>
          <w:rFonts w:ascii="Arial" w:hAnsi="Arial" w:cs="Arial"/>
          <w:sz w:val="22"/>
          <w:szCs w:val="22"/>
        </w:rPr>
        <w:t xml:space="preserve"> Kotlina koristiti ću u svome radu, upariti ć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om</w:t>
      </w:r>
      <w:proofErr w:type="spellEnd"/>
      <w:r>
        <w:rPr>
          <w:rFonts w:ascii="Arial" w:hAnsi="Arial" w:cs="Arial"/>
          <w:sz w:val="22"/>
          <w:szCs w:val="22"/>
        </w:rPr>
        <w:t xml:space="preserve"> na serverskoj strani</w:t>
      </w:r>
    </w:p>
    <w:p w14:paraId="4A547F8B" w14:textId="53FC7FE9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Korištenje Kotlina za razvoj na Webu, tj. mogućnost pretvorb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u </w:t>
      </w:r>
      <w:proofErr w:type="spellStart"/>
      <w:r>
        <w:rPr>
          <w:rFonts w:ascii="Arial" w:hAnsi="Arial" w:cs="Arial"/>
          <w:sz w:val="22"/>
          <w:szCs w:val="22"/>
        </w:rPr>
        <w:t>JavaScript</w:t>
      </w:r>
      <w:proofErr w:type="spellEnd"/>
      <w:r>
        <w:rPr>
          <w:rFonts w:ascii="Arial" w:hAnsi="Arial" w:cs="Arial"/>
          <w:sz w:val="22"/>
          <w:szCs w:val="22"/>
        </w:rPr>
        <w:t xml:space="preserve"> kod te programiranje na klijentskoj stran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js-overview.html","accessed":{"date-parts":[["2020","7","24"]]},"author":[{"dropping-particle":"","family":"JetBrains s.r.o.","given":"","non-dropping-particle":"","parse-names":false,"suffix":""}],"id":"ITEM-1","issued":{"date-parts":[["2020"]]},"title":"Kotlin JavaScript","type":"webpage"},"uris":["http://www.mendeley.com/documents/?uuid=4f3bdc71-84a2-499a-8a64-f2a2277e260c"]}],"mendeley":{"formattedCitation":"(JetBrains s.r.o., 2020c)","plainTextFormattedCitation":"(JetBrains s.r.o., 2020c)","previouslyFormattedCitation":"(JetBrains s.r.o.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c)</w:t>
      </w:r>
      <w:r>
        <w:rPr>
          <w:rFonts w:ascii="Arial" w:hAnsi="Arial" w:cs="Arial"/>
          <w:sz w:val="22"/>
          <w:szCs w:val="22"/>
        </w:rPr>
        <w:fldChar w:fldCharType="end"/>
      </w:r>
    </w:p>
    <w:p w14:paraId="318BE43C" w14:textId="3A1A0FC2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ožda i najpoznatija funkcionalnost, korištenje Kotlina za razvoj Android aplikacija</w:t>
      </w:r>
    </w:p>
    <w:p w14:paraId="14DB54AE" w14:textId="0DA7BFD7" w:rsidR="005017AF" w:rsidRDefault="00E4486B" w:rsidP="005017AF">
      <w:pPr>
        <w:pStyle w:val="FOINaslov2"/>
        <w:outlineLvl w:val="1"/>
      </w:pPr>
      <w:bookmarkStart w:id="8" w:name="_Toc46572625"/>
      <w:r>
        <w:t>Jezik</w:t>
      </w:r>
      <w:bookmarkEnd w:id="8"/>
    </w:p>
    <w:p w14:paraId="7480F399" w14:textId="77777777" w:rsidR="00832D03" w:rsidRDefault="00E4486B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gu </w:t>
      </w:r>
      <w:proofErr w:type="spellStart"/>
      <w:r>
        <w:rPr>
          <w:rFonts w:ascii="Arial" w:hAnsi="Arial" w:cs="Arial"/>
          <w:sz w:val="22"/>
          <w:szCs w:val="22"/>
        </w:rPr>
        <w:t>primjetiti</w:t>
      </w:r>
      <w:proofErr w:type="spellEnd"/>
      <w:r>
        <w:rPr>
          <w:rFonts w:ascii="Arial" w:hAnsi="Arial" w:cs="Arial"/>
          <w:sz w:val="22"/>
          <w:szCs w:val="22"/>
        </w:rPr>
        <w:t xml:space="preserve"> da se jezik kao takav ne razlikuje mnogo od Jave. Štoviš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čak pod</w:t>
      </w:r>
      <w:r w:rsidR="00832D03">
        <w:rPr>
          <w:rFonts w:ascii="Arial" w:hAnsi="Arial" w:cs="Arial"/>
          <w:sz w:val="22"/>
          <w:szCs w:val="22"/>
        </w:rPr>
        <w:t xml:space="preserve">ržava pozivanje Java biblioteka unutar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a. Tvorac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-a, tvrtka </w:t>
      </w:r>
      <w:proofErr w:type="spellStart"/>
      <w:r w:rsidR="00832D03">
        <w:rPr>
          <w:rFonts w:ascii="Arial" w:hAnsi="Arial" w:cs="Arial"/>
          <w:sz w:val="22"/>
          <w:szCs w:val="22"/>
        </w:rPr>
        <w:t>JetBrains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, u  svom je razvojnom okruženju naziva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čak dodao mogućnost pretvorbe Java datoteke u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datoteku. U ovom radu upravo će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biti korišteno razvojno okruženje.</w:t>
      </w:r>
      <w:r w:rsidR="003B0FC3">
        <w:rPr>
          <w:rFonts w:ascii="Arial" w:hAnsi="Arial" w:cs="Arial"/>
          <w:sz w:val="22"/>
          <w:szCs w:val="22"/>
        </w:rPr>
        <w:t xml:space="preserve"> Iako programski jezik Java znam od prije te opcija pretvorbe Java koda u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zvuči vrlo zanimljivo, nisam ju koristio pošto sam htio samostalno pisati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kod te naučiti sintaksu istoga. </w:t>
      </w:r>
      <w:r w:rsidR="00F91D73">
        <w:rPr>
          <w:rFonts w:ascii="Arial" w:hAnsi="Arial" w:cs="Arial"/>
          <w:sz w:val="22"/>
          <w:szCs w:val="22"/>
        </w:rPr>
        <w:t xml:space="preserve"> Kasnije u radu ću opisati sličnosti i razlike sa programskim jezikom Java.</w:t>
      </w:r>
    </w:p>
    <w:p w14:paraId="06FA1F3C" w14:textId="120E3743" w:rsidR="00832D03" w:rsidRDefault="00832D03" w:rsidP="00167238">
      <w:pPr>
        <w:pStyle w:val="FOINaslov3"/>
        <w:outlineLvl w:val="2"/>
      </w:pPr>
      <w:bookmarkStart w:id="9" w:name="_Toc46572626"/>
      <w:r>
        <w:t>Osnovna sintaksa</w:t>
      </w:r>
      <w:bookmarkEnd w:id="9"/>
    </w:p>
    <w:p w14:paraId="097A8439" w14:textId="2C32A73F" w:rsidR="00832D03" w:rsidRDefault="00832D03" w:rsidP="00832D0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lijedi prikaz sintakse jezika te nekih osnovnih elemenata prema služben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dokumentaciji</w:t>
      </w:r>
      <w:r w:rsidR="00F91D73">
        <w:rPr>
          <w:rFonts w:ascii="Arial" w:hAnsi="Arial" w:cs="Arial"/>
          <w:sz w:val="22"/>
          <w:szCs w:val="22"/>
        </w:rPr>
        <w:t xml:space="preserve"> </w:t>
      </w:r>
      <w:r w:rsidR="00F91D73"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g)","plainTextFormattedCitation":"(JetBrains s.r.o., 2020g)","previouslyFormattedCitation":"(JetBrains s.r.o., 2020f)"},"properties":{"noteIndex":0},"schema":"https://github.com/citation-style-language/schema/raw/master/csl-citation.json"}</w:instrText>
      </w:r>
      <w:r w:rsidR="00F91D73"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g)</w:t>
      </w:r>
      <w:r w:rsidR="00F91D73">
        <w:rPr>
          <w:rFonts w:ascii="Arial" w:hAnsi="Arial" w:cs="Arial"/>
          <w:sz w:val="22"/>
          <w:szCs w:val="22"/>
        </w:rPr>
        <w:fldChar w:fldCharType="end"/>
      </w:r>
    </w:p>
    <w:p w14:paraId="77AB9EEF" w14:textId="484B7C28" w:rsidR="00F91D73" w:rsidRDefault="00950C76" w:rsidP="00167238">
      <w:pPr>
        <w:pStyle w:val="FOINaslov4"/>
        <w:outlineLvl w:val="3"/>
      </w:pPr>
      <w:bookmarkStart w:id="10" w:name="_Toc46572627"/>
      <w:r>
        <w:t>Rad s paketima</w:t>
      </w:r>
      <w:bookmarkEnd w:id="10"/>
    </w:p>
    <w:p w14:paraId="43B8679F" w14:textId="23FA97B6" w:rsidR="00F91D73" w:rsidRDefault="00F91D73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F91D73">
        <w:rPr>
          <w:rFonts w:ascii="Arial" w:hAnsi="Arial" w:cs="Arial"/>
          <w:sz w:val="22"/>
          <w:szCs w:val="22"/>
        </w:rPr>
        <w:t>Definicija paketa je identična onoj u javi</w:t>
      </w:r>
      <w:r>
        <w:rPr>
          <w:rFonts w:ascii="Arial" w:hAnsi="Arial" w:cs="Arial"/>
          <w:sz w:val="22"/>
          <w:szCs w:val="22"/>
        </w:rPr>
        <w:t xml:space="preserve">. Dakle koristi se ključna riječ </w:t>
      </w:r>
      <w:proofErr w:type="spellStart"/>
      <w:r w:rsidRPr="00F91D73">
        <w:rPr>
          <w:rFonts w:ascii="Arial" w:hAnsi="Arial" w:cs="Arial"/>
          <w:b/>
          <w:bCs/>
          <w:i/>
          <w:iCs/>
          <w:sz w:val="22"/>
          <w:szCs w:val="22"/>
        </w:rPr>
        <w:t>package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naziv paketa.</w:t>
      </w:r>
      <w:r w:rsidR="003C0AF8">
        <w:rPr>
          <w:rFonts w:ascii="Arial" w:hAnsi="Arial" w:cs="Arial"/>
          <w:sz w:val="22"/>
          <w:szCs w:val="22"/>
        </w:rPr>
        <w:t xml:space="preserve"> Na primjer: </w:t>
      </w:r>
      <w:proofErr w:type="spellStart"/>
      <w:r w:rsidR="003C0AF8" w:rsidRPr="003C0AF8">
        <w:rPr>
          <w:rFonts w:ascii="Courier New" w:hAnsi="Courier New" w:cs="Courier New"/>
          <w:sz w:val="20"/>
          <w:szCs w:val="20"/>
        </w:rPr>
        <w:t>package</w:t>
      </w:r>
      <w:proofErr w:type="spellEnd"/>
      <w:r w:rsidR="003C0AF8" w:rsidRPr="003C0AF8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3C0AF8">
        <w:rPr>
          <w:rFonts w:ascii="Courier New" w:hAnsi="Courier New" w:cs="Courier New"/>
          <w:sz w:val="20"/>
          <w:szCs w:val="20"/>
        </w:rPr>
        <w:t>hranj.marijan.diplomskirad</w:t>
      </w:r>
      <w:proofErr w:type="spellEnd"/>
    </w:p>
    <w:p w14:paraId="04C147FD" w14:textId="72D13306" w:rsidR="003C0AF8" w:rsidRDefault="003C0AF8" w:rsidP="003C0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U</w:t>
      </w:r>
      <w:r>
        <w:rPr>
          <w:rFonts w:ascii="Arial" w:hAnsi="Arial" w:cs="Arial"/>
          <w:sz w:val="22"/>
          <w:szCs w:val="22"/>
        </w:rPr>
        <w:t xml:space="preserve">koliko programer želi koristiti značajke nekih drugih paketa, mora koristiti ključnu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import </w:t>
      </w:r>
      <w:r>
        <w:rPr>
          <w:rFonts w:ascii="Arial" w:hAnsi="Arial" w:cs="Arial"/>
          <w:sz w:val="22"/>
          <w:szCs w:val="22"/>
        </w:rPr>
        <w:t xml:space="preserve">te naziv paketa i naziv klase ili funkcije koju želi koristiti. Na primjer: </w:t>
      </w:r>
    </w:p>
    <w:p w14:paraId="4868EF9C" w14:textId="5E9F69EF" w:rsidR="003C0AF8" w:rsidRDefault="003C0AF8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3C0AF8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3C0AF8">
        <w:rPr>
          <w:rFonts w:ascii="Courier New" w:hAnsi="Courier New" w:cs="Courier New"/>
          <w:sz w:val="20"/>
          <w:szCs w:val="20"/>
        </w:rPr>
        <w:t>org.springframework.boot.</w:t>
      </w:r>
      <w:r>
        <w:rPr>
          <w:rFonts w:ascii="Courier New" w:hAnsi="Courier New" w:cs="Courier New"/>
          <w:sz w:val="20"/>
          <w:szCs w:val="20"/>
        </w:rPr>
        <w:t>runApplication</w:t>
      </w:r>
      <w:proofErr w:type="spellEnd"/>
    </w:p>
    <w:p w14:paraId="24AFE04D" w14:textId="63027BEE" w:rsidR="003C0AF8" w:rsidRDefault="003C0AF8" w:rsidP="003C0AF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zna</w:t>
      </w:r>
      <w:r>
        <w:rPr>
          <w:rFonts w:ascii="Arial" w:hAnsi="Arial" w:cs="Arial"/>
          <w:sz w:val="22"/>
          <w:szCs w:val="22"/>
        </w:rPr>
        <w:t xml:space="preserve">či da programer </w:t>
      </w:r>
      <w:r w:rsidR="008D7838">
        <w:rPr>
          <w:rFonts w:ascii="Arial" w:hAnsi="Arial" w:cs="Arial"/>
          <w:sz w:val="22"/>
          <w:szCs w:val="22"/>
        </w:rPr>
        <w:t>može</w:t>
      </w:r>
      <w:r>
        <w:rPr>
          <w:rFonts w:ascii="Arial" w:hAnsi="Arial" w:cs="Arial"/>
          <w:sz w:val="22"/>
          <w:szCs w:val="22"/>
        </w:rPr>
        <w:t xml:space="preserve"> koristiti </w:t>
      </w:r>
      <w:proofErr w:type="spellStart"/>
      <w:r>
        <w:rPr>
          <w:rFonts w:ascii="Arial" w:hAnsi="Arial" w:cs="Arial"/>
          <w:sz w:val="22"/>
          <w:szCs w:val="22"/>
        </w:rPr>
        <w:t>funckij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runApplicatio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z navedenog paketa.</w:t>
      </w:r>
    </w:p>
    <w:p w14:paraId="226D1318" w14:textId="553DAF06" w:rsidR="00950C76" w:rsidRDefault="00950C76" w:rsidP="00167238">
      <w:pPr>
        <w:pStyle w:val="FOINaslov4"/>
        <w:outlineLvl w:val="3"/>
      </w:pPr>
      <w:bookmarkStart w:id="11" w:name="_Toc46572628"/>
      <w:r>
        <w:t>Funkcije</w:t>
      </w:r>
      <w:bookmarkEnd w:id="11"/>
    </w:p>
    <w:p w14:paraId="09BBB15F" w14:textId="308F30FC" w:rsidR="00950C76" w:rsidRDefault="00950C76" w:rsidP="00950C7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četni dio svak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aplikacije je tzv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. Kako bi označili da je odabrana funkci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 xml:space="preserve">, ona mora imati naziv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>, slijedi primjer takve funkcije:</w:t>
      </w:r>
    </w:p>
    <w:p w14:paraId="45913B26" w14:textId="6DFB866F" w:rsidR="00950C76" w:rsidRDefault="00950C76" w:rsidP="00950C76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 w:rsidRPr="00F608D2">
        <w:rPr>
          <w:b/>
          <w:bCs/>
        </w:rPr>
        <w:t>main</w:t>
      </w:r>
      <w:proofErr w:type="spellEnd"/>
      <w:r w:rsidRPr="00950C76">
        <w:t>() {</w:t>
      </w:r>
    </w:p>
    <w:p w14:paraId="134EC03E" w14:textId="50D64325" w:rsidR="00950C76" w:rsidRPr="00950C76" w:rsidRDefault="00950C76" w:rsidP="00950C76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Pr="00950C76">
        <w:t>"</w:t>
      </w:r>
      <w:r>
        <w:t xml:space="preserve">Ja sam </w:t>
      </w:r>
      <w:proofErr w:type="spellStart"/>
      <w:r>
        <w:t>main</w:t>
      </w:r>
      <w:proofErr w:type="spellEnd"/>
      <w:r>
        <w:t xml:space="preserve"> funkcija!</w:t>
      </w:r>
      <w:r w:rsidRPr="00950C76">
        <w:t>"</w:t>
      </w:r>
      <w:r>
        <w:t>)</w:t>
      </w:r>
    </w:p>
    <w:p w14:paraId="0056F902" w14:textId="302485FA" w:rsidR="00950C76" w:rsidRDefault="00950C76" w:rsidP="00950C76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04349CB8" w14:textId="77777777" w:rsidR="00B02B10" w:rsidRDefault="00B02B10" w:rsidP="00950C76">
      <w:pPr>
        <w:pStyle w:val="HTMLPreformatted"/>
        <w:spacing w:after="120"/>
        <w:ind w:left="357"/>
      </w:pPr>
    </w:p>
    <w:p w14:paraId="26B75420" w14:textId="77777777" w:rsid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50C76">
        <w:rPr>
          <w:rFonts w:ascii="Arial" w:hAnsi="Arial" w:cs="Arial"/>
          <w:sz w:val="22"/>
          <w:szCs w:val="22"/>
        </w:rPr>
        <w:t>Kao što</w:t>
      </w:r>
      <w:r>
        <w:rPr>
          <w:rFonts w:ascii="Arial" w:hAnsi="Arial" w:cs="Arial"/>
          <w:sz w:val="22"/>
          <w:szCs w:val="22"/>
        </w:rPr>
        <w:t xml:space="preserve"> se već može zaključiti</w:t>
      </w:r>
      <w:r w:rsidR="00442309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ključna riječ za definiranje funkcije je </w:t>
      </w:r>
      <w:proofErr w:type="spellStart"/>
      <w:r w:rsidRPr="00442309">
        <w:rPr>
          <w:rFonts w:ascii="Arial" w:hAnsi="Arial" w:cs="Arial"/>
          <w:b/>
          <w:bCs/>
          <w:i/>
          <w:iCs/>
          <w:sz w:val="22"/>
          <w:szCs w:val="22"/>
        </w:rPr>
        <w:t>fun</w:t>
      </w:r>
      <w:proofErr w:type="spellEnd"/>
      <w:r>
        <w:rPr>
          <w:rFonts w:ascii="Arial" w:hAnsi="Arial" w:cs="Arial"/>
          <w:sz w:val="22"/>
          <w:szCs w:val="22"/>
        </w:rPr>
        <w:t xml:space="preserve">. Nakon ključne riječi slijede opcionalni parametri te opcionalni povratni tip funkcije. </w:t>
      </w:r>
    </w:p>
    <w:p w14:paraId="04817636" w14:textId="711DFE72" w:rsidR="00711A0A" w:rsidRP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Na sljedećem primjeru </w:t>
      </w:r>
      <w:r w:rsidR="00442309">
        <w:rPr>
          <w:rFonts w:ascii="Arial" w:hAnsi="Arial" w:cs="Arial"/>
          <w:sz w:val="22"/>
          <w:szCs w:val="22"/>
        </w:rPr>
        <w:t xml:space="preserve">objasniti ću navedene koncepte. </w:t>
      </w:r>
      <w:r w:rsidR="00711A0A">
        <w:rPr>
          <w:rFonts w:ascii="Arial" w:hAnsi="Arial" w:cs="Arial"/>
          <w:sz w:val="22"/>
          <w:szCs w:val="22"/>
        </w:rPr>
        <w:t>Ukoliko se promotri</w:t>
      </w:r>
      <w:r w:rsidR="00442309">
        <w:rPr>
          <w:rFonts w:ascii="Arial" w:hAnsi="Arial" w:cs="Arial"/>
          <w:sz w:val="22"/>
          <w:szCs w:val="22"/>
        </w:rPr>
        <w:t xml:space="preserve"> funkcij</w:t>
      </w:r>
      <w:r w:rsidR="00711A0A">
        <w:rPr>
          <w:rFonts w:ascii="Arial" w:hAnsi="Arial" w:cs="Arial"/>
          <w:sz w:val="22"/>
          <w:szCs w:val="22"/>
        </w:rPr>
        <w:t>a</w:t>
      </w:r>
      <w:r w:rsidR="00442309">
        <w:rPr>
          <w:rFonts w:ascii="Arial" w:hAnsi="Arial" w:cs="Arial"/>
          <w:sz w:val="22"/>
          <w:szCs w:val="22"/>
        </w:rPr>
        <w:t xml:space="preserve"> koja množi dva broja:</w:t>
      </w:r>
      <w:r w:rsidR="00442309">
        <w:tab/>
      </w:r>
    </w:p>
    <w:p w14:paraId="074F9035" w14:textId="6680E700" w:rsidR="00442309" w:rsidRPr="00711A0A" w:rsidRDefault="00711A0A" w:rsidP="00711A0A">
      <w:pPr>
        <w:pStyle w:val="HTMLPreformatted"/>
        <w:spacing w:after="120"/>
        <w:ind w:left="357"/>
      </w:pPr>
      <w:r>
        <w:tab/>
      </w:r>
      <w:proofErr w:type="spellStart"/>
      <w:r w:rsidR="00442309" w:rsidRPr="00F608D2">
        <w:rPr>
          <w:b/>
          <w:bCs/>
        </w:rPr>
        <w:t>fun</w:t>
      </w:r>
      <w:proofErr w:type="spellEnd"/>
      <w:r w:rsidR="00442309" w:rsidRPr="00950C76">
        <w:t xml:space="preserve"> </w:t>
      </w:r>
      <w:proofErr w:type="spellStart"/>
      <w:r w:rsidR="00442309">
        <w:t>pomnozi</w:t>
      </w:r>
      <w:proofErr w:type="spellEnd"/>
      <w:r w:rsidR="00442309" w:rsidRPr="00950C76">
        <w:t>(</w:t>
      </w:r>
      <w:proofErr w:type="spellStart"/>
      <w:r w:rsidR="00442309">
        <w:t>mnozenik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>
        <w:t xml:space="preserve">, </w:t>
      </w:r>
      <w:proofErr w:type="spellStart"/>
      <w:r w:rsidR="00442309">
        <w:t>mnozitelj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>)</w:t>
      </w:r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 xml:space="preserve"> {</w:t>
      </w:r>
    </w:p>
    <w:p w14:paraId="125BE96B" w14:textId="5214C050" w:rsidR="00442309" w:rsidRPr="00950C76" w:rsidRDefault="00442309" w:rsidP="00442309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</w:t>
      </w:r>
      <w:proofErr w:type="spellStart"/>
      <w:r>
        <w:t>mnozenik</w:t>
      </w:r>
      <w:proofErr w:type="spellEnd"/>
      <w:r>
        <w:t xml:space="preserve"> * </w:t>
      </w:r>
      <w:proofErr w:type="spellStart"/>
      <w:r>
        <w:t>mnozitelj</w:t>
      </w:r>
      <w:proofErr w:type="spellEnd"/>
    </w:p>
    <w:p w14:paraId="6B166F22" w14:textId="49BCC341" w:rsidR="00442309" w:rsidRDefault="00442309" w:rsidP="00442309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77B19AF" w14:textId="77777777" w:rsidR="00442309" w:rsidRDefault="00442309" w:rsidP="00442309">
      <w:pPr>
        <w:pStyle w:val="HTMLPreformatted"/>
        <w:spacing w:after="120"/>
      </w:pPr>
    </w:p>
    <w:p w14:paraId="16493449" w14:textId="024218D6" w:rsidR="00442309" w:rsidRDefault="00442309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 w:rsidRPr="00442309">
        <w:rPr>
          <w:rFonts w:ascii="Arial" w:hAnsi="Arial" w:cs="Arial"/>
          <w:sz w:val="22"/>
          <w:szCs w:val="22"/>
        </w:rPr>
        <w:t>main</w:t>
      </w:r>
      <w:proofErr w:type="spellEnd"/>
      <w:r w:rsidRPr="0044230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e koja nema parametara niti povratnog tipa, </w:t>
      </w:r>
      <w:proofErr w:type="spellStart"/>
      <w:r>
        <w:rPr>
          <w:rFonts w:ascii="Arial" w:hAnsi="Arial" w:cs="Arial"/>
          <w:sz w:val="22"/>
          <w:szCs w:val="22"/>
        </w:rPr>
        <w:t>funckij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omnozi</w:t>
      </w:r>
      <w:proofErr w:type="spellEnd"/>
      <w:r>
        <w:rPr>
          <w:rFonts w:ascii="Arial" w:hAnsi="Arial" w:cs="Arial"/>
          <w:sz w:val="22"/>
          <w:szCs w:val="22"/>
        </w:rPr>
        <w:t xml:space="preserve"> prima dva</w:t>
      </w:r>
      <w:r w:rsidR="00FE08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arametra. Spomenuti parametri su: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enik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itelj</w:t>
      </w:r>
      <w:proofErr w:type="spellEnd"/>
      <w:r>
        <w:rPr>
          <w:rFonts w:ascii="Arial" w:hAnsi="Arial" w:cs="Arial"/>
          <w:sz w:val="22"/>
          <w:szCs w:val="22"/>
        </w:rPr>
        <w:t xml:space="preserve">. Oba parametra su podatkovnog tip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što u Kotlinu predstavlja cijeli broj. Također kao povratni tip funkcije je zadan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sz w:val="22"/>
          <w:szCs w:val="22"/>
        </w:rPr>
        <w:t xml:space="preserve">, što upravo i predstavlja umnožak dva cijela broja. Kako bi funkcija nešto „vratila“, koristi se ključna riječ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retur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 zatim izraz koji treba biti „vraćen“.</w:t>
      </w:r>
    </w:p>
    <w:p w14:paraId="0FDE8CD3" w14:textId="1C73982C" w:rsidR="00837DEB" w:rsidRDefault="00837DEB" w:rsidP="00167238">
      <w:pPr>
        <w:pStyle w:val="FOINaslov4"/>
        <w:outlineLvl w:val="3"/>
      </w:pPr>
      <w:bookmarkStart w:id="12" w:name="_Toc46572629"/>
      <w:r>
        <w:t>Varijable</w:t>
      </w:r>
      <w:bookmarkEnd w:id="12"/>
    </w:p>
    <w:p w14:paraId="71FDC41F" w14:textId="1B9A60B1" w:rsidR="00B87246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thodno spomenuti koncepti su, možemo reći, vrlo slični Javi. Prva veća promjena koju sam uočio u odnosu na Javu je deklaracija odnosno inicijalizacija varijabli. Naime ovdje do izražaja dolaze dvije ključne riječi: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>
        <w:rPr>
          <w:rFonts w:ascii="Arial" w:hAnsi="Arial" w:cs="Arial"/>
          <w:sz w:val="22"/>
          <w:szCs w:val="22"/>
        </w:rPr>
        <w:t xml:space="preserve">. Ukoliko se ispred deklaracije odnosno inicijalizacije varijable stavi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daje se na znanje Kotlinu kako se vrijednost te varijable više neće </w:t>
      </w:r>
      <w:proofErr w:type="spellStart"/>
      <w:r>
        <w:rPr>
          <w:rFonts w:ascii="Arial" w:hAnsi="Arial" w:cs="Arial"/>
          <w:sz w:val="22"/>
          <w:szCs w:val="22"/>
        </w:rPr>
        <w:t>mjenjati</w:t>
      </w:r>
      <w:proofErr w:type="spellEnd"/>
      <w:r>
        <w:rPr>
          <w:rFonts w:ascii="Arial" w:hAnsi="Arial" w:cs="Arial"/>
          <w:sz w:val="22"/>
          <w:szCs w:val="22"/>
        </w:rPr>
        <w:t xml:space="preserve">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>generira se zada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fault</w:t>
      </w:r>
      <w:proofErr w:type="spellEnd"/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</w:t>
      </w:r>
      <w:r w:rsidR="00780883">
        <w:rPr>
          <w:rFonts w:ascii="Arial" w:hAnsi="Arial" w:cs="Arial"/>
          <w:i/>
          <w:iCs/>
          <w:sz w:val="22"/>
          <w:szCs w:val="22"/>
        </w:rPr>
        <w:t>„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 za navedenu varijablu. </w:t>
      </w:r>
    </w:p>
    <w:p w14:paraId="73FFE4C3" w14:textId="77777777" w:rsidR="00780883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r </w:t>
      </w:r>
      <w:r>
        <w:rPr>
          <w:rFonts w:ascii="Arial" w:hAnsi="Arial" w:cs="Arial"/>
          <w:sz w:val="22"/>
          <w:szCs w:val="22"/>
        </w:rPr>
        <w:t xml:space="preserve">dopušta kasniju promjenu vrijednosti varijable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 w:rsidR="00780883">
        <w:rPr>
          <w:rFonts w:ascii="Arial" w:hAnsi="Arial" w:cs="Arial"/>
          <w:sz w:val="22"/>
          <w:szCs w:val="22"/>
        </w:rPr>
        <w:t>, generiraju se zadane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s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funkcije za navedenu varijablu. </w:t>
      </w:r>
    </w:p>
    <w:p w14:paraId="19E950BC" w14:textId="7EF0C208" w:rsidR="00780883" w:rsidRDefault="00780883" w:rsidP="00780883">
      <w:pPr>
        <w:pStyle w:val="HTMLPreformatted"/>
        <w:spacing w:after="120"/>
        <w:ind w:left="357"/>
      </w:pP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ab/>
      </w:r>
      <w:r w:rsidRPr="00F608D2">
        <w:rPr>
          <w:b/>
          <w:bCs/>
        </w:rPr>
        <w:t>val</w:t>
      </w:r>
      <w:r>
        <w:t xml:space="preserve"> a: </w:t>
      </w:r>
      <w:proofErr w:type="spellStart"/>
      <w:r>
        <w:t>Int</w:t>
      </w:r>
      <w:proofErr w:type="spellEnd"/>
      <w:r w:rsidR="005B3978">
        <w:t xml:space="preserve"> = 1</w:t>
      </w:r>
      <w:r>
        <w:t xml:space="preserve"> // varijabla a tipa </w:t>
      </w:r>
      <w:proofErr w:type="spellStart"/>
      <w:r>
        <w:t>Int</w:t>
      </w:r>
      <w:proofErr w:type="spellEnd"/>
      <w:r w:rsidR="00167238">
        <w:t xml:space="preserve">, </w:t>
      </w:r>
      <w:proofErr w:type="spellStart"/>
      <w:r w:rsidR="00167238">
        <w:t>getter</w:t>
      </w:r>
      <w:proofErr w:type="spellEnd"/>
      <w:r w:rsidR="00167238">
        <w:t xml:space="preserve"> generiran</w:t>
      </w:r>
    </w:p>
    <w:p w14:paraId="4E76A3DF" w14:textId="04B67F40" w:rsidR="00837DEB" w:rsidRDefault="00780883" w:rsidP="00780883">
      <w:pPr>
        <w:pStyle w:val="HTMLPreformatted"/>
        <w:spacing w:after="120"/>
        <w:ind w:left="357"/>
      </w:pPr>
      <w:r>
        <w:tab/>
        <w:t xml:space="preserve">val b = 2 // </w:t>
      </w:r>
      <w:proofErr w:type="spellStart"/>
      <w:r>
        <w:t>Kotlin</w:t>
      </w:r>
      <w:proofErr w:type="spellEnd"/>
      <w:r>
        <w:t xml:space="preserve"> prepoznaje tip bez potrebnog navođenja</w:t>
      </w:r>
    </w:p>
    <w:p w14:paraId="19A187E2" w14:textId="681562A1" w:rsidR="00837DEB" w:rsidRDefault="00167238" w:rsidP="00685CC5">
      <w:pPr>
        <w:pStyle w:val="HTMLPreformatted"/>
        <w:spacing w:after="120"/>
        <w:ind w:left="357"/>
      </w:pPr>
      <w:r>
        <w:tab/>
        <w:t xml:space="preserve">b = 3 // greška u kodu, val </w:t>
      </w:r>
      <w:r w:rsidR="00685CC5">
        <w:t xml:space="preserve">varijable se ne može </w:t>
      </w:r>
      <w:proofErr w:type="spellStart"/>
      <w:r w:rsidR="00685CC5">
        <w:t>mjenjati</w:t>
      </w:r>
      <w:proofErr w:type="spellEnd"/>
    </w:p>
    <w:p w14:paraId="79901141" w14:textId="26F2D58A" w:rsidR="00685CC5" w:rsidRDefault="00685CC5" w:rsidP="00685CC5">
      <w:pPr>
        <w:pStyle w:val="HTMLPreformatted"/>
        <w:spacing w:after="120"/>
      </w:pPr>
    </w:p>
    <w:p w14:paraId="4EA949A2" w14:textId="487E56F1" w:rsidR="00685CC5" w:rsidRDefault="00685CC5" w:rsidP="00685CC5">
      <w:pPr>
        <w:pStyle w:val="HTMLPreformatted"/>
        <w:spacing w:after="120"/>
        <w:ind w:left="357"/>
      </w:pPr>
      <w:r>
        <w:tab/>
      </w:r>
      <w:r w:rsidRPr="00F608D2">
        <w:rPr>
          <w:b/>
          <w:bCs/>
        </w:rPr>
        <w:t>var</w:t>
      </w:r>
      <w:r>
        <w:t xml:space="preserve"> a = 2 //varijabla tipa </w:t>
      </w:r>
      <w:proofErr w:type="spellStart"/>
      <w:r>
        <w:t>Int</w:t>
      </w:r>
      <w:proofErr w:type="spellEnd"/>
      <w:r>
        <w:t xml:space="preserve">, generirani </w:t>
      </w:r>
      <w:proofErr w:type="spellStart"/>
      <w:r>
        <w:t>getter</w:t>
      </w:r>
      <w:proofErr w:type="spellEnd"/>
      <w:r>
        <w:t xml:space="preserve"> i </w:t>
      </w:r>
      <w:proofErr w:type="spellStart"/>
      <w:r>
        <w:t>setter</w:t>
      </w:r>
      <w:proofErr w:type="spellEnd"/>
    </w:p>
    <w:p w14:paraId="4CF6CA67" w14:textId="7AB2F767" w:rsidR="00685CC5" w:rsidRPr="00442309" w:rsidRDefault="00685CC5" w:rsidP="00685CC5">
      <w:pPr>
        <w:pStyle w:val="HTMLPreformatted"/>
        <w:spacing w:after="120"/>
        <w:ind w:left="357"/>
      </w:pPr>
      <w:r>
        <w:tab/>
        <w:t xml:space="preserve">a = 3 // nema greške u kodu </w:t>
      </w:r>
    </w:p>
    <w:p w14:paraId="0E9E27B2" w14:textId="755097FA" w:rsidR="00442309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FE34164" w14:textId="587A0361" w:rsidR="005B3978" w:rsidRDefault="005B3978" w:rsidP="00EB7AC0">
      <w:pPr>
        <w:pStyle w:val="FOINaslov4"/>
        <w:outlineLvl w:val="3"/>
      </w:pPr>
      <w:bookmarkStart w:id="13" w:name="_Toc46572630"/>
      <w:proofErr w:type="spellStart"/>
      <w:r>
        <w:t>String</w:t>
      </w:r>
      <w:proofErr w:type="spellEnd"/>
      <w:r>
        <w:t xml:space="preserve"> predlošci</w:t>
      </w:r>
      <w:bookmarkEnd w:id="13"/>
    </w:p>
    <w:p w14:paraId="5BE08398" w14:textId="283CDC1F" w:rsidR="005B3978" w:rsidRDefault="005B3978" w:rsidP="005B397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Vrlo korisna stvar koja postoji u Kotlinu naziva se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template</w:t>
      </w:r>
      <w:r>
        <w:rPr>
          <w:rFonts w:ascii="Arial" w:hAnsi="Arial" w:cs="Arial"/>
          <w:sz w:val="22"/>
          <w:szCs w:val="22"/>
        </w:rPr>
        <w:t xml:space="preserve">). Naime korištenjem navedenog koncepta, moguće je izbjeći po meni vrlo nepregledno spajanje </w:t>
      </w:r>
      <w:proofErr w:type="spellStart"/>
      <w:r>
        <w:rPr>
          <w:rFonts w:ascii="Arial" w:hAnsi="Arial" w:cs="Arial"/>
          <w:sz w:val="22"/>
          <w:szCs w:val="22"/>
        </w:rPr>
        <w:t>Stringova</w:t>
      </w:r>
      <w:proofErr w:type="spellEnd"/>
      <w:r>
        <w:rPr>
          <w:rFonts w:ascii="Arial" w:hAnsi="Arial" w:cs="Arial"/>
          <w:sz w:val="22"/>
          <w:szCs w:val="22"/>
        </w:rPr>
        <w:t xml:space="preserve"> sa operatorom </w:t>
      </w:r>
      <w:r w:rsidR="004B6BA6">
        <w:rPr>
          <w:rFonts w:ascii="Arial" w:hAnsi="Arial" w:cs="Arial"/>
          <w:sz w:val="22"/>
          <w:szCs w:val="22"/>
        </w:rPr>
        <w:t>„+“</w:t>
      </w:r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u Kotlinu </w:t>
      </w:r>
      <w:proofErr w:type="spellStart"/>
      <w:r>
        <w:rPr>
          <w:rFonts w:ascii="Arial" w:hAnsi="Arial" w:cs="Arial"/>
          <w:sz w:val="22"/>
          <w:szCs w:val="22"/>
        </w:rPr>
        <w:t>predstavlji</w:t>
      </w:r>
      <w:proofErr w:type="spellEnd"/>
      <w:r>
        <w:rPr>
          <w:rFonts w:ascii="Arial" w:hAnsi="Arial" w:cs="Arial"/>
          <w:sz w:val="22"/>
          <w:szCs w:val="22"/>
        </w:rPr>
        <w:t xml:space="preserve"> identični tip podataka kao u Javi, dakle skup znakova. Slijedi primjer korištenja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a:</w:t>
      </w:r>
    </w:p>
    <w:p w14:paraId="3B422D54" w14:textId="06065643" w:rsidR="005B3978" w:rsidRDefault="005B3978" w:rsidP="005B3978">
      <w:pPr>
        <w:pStyle w:val="HTMLPreformatted"/>
        <w:spacing w:after="120"/>
        <w:ind w:left="357"/>
      </w:pPr>
    </w:p>
    <w:p w14:paraId="43EA4CD1" w14:textId="77777777" w:rsidR="00711A0A" w:rsidRDefault="00711A0A" w:rsidP="004B6BA6">
      <w:pPr>
        <w:pStyle w:val="HTMLPreformatted"/>
        <w:spacing w:after="120"/>
      </w:pPr>
    </w:p>
    <w:p w14:paraId="28108C08" w14:textId="6AB1D94D" w:rsidR="005B3978" w:rsidRDefault="005B3978" w:rsidP="004B6BA6">
      <w:pPr>
        <w:pStyle w:val="HTMLPreformatted"/>
        <w:spacing w:after="120"/>
      </w:pPr>
      <w:r>
        <w:lastRenderedPageBreak/>
        <w:tab/>
        <w:t xml:space="preserve">val </w:t>
      </w:r>
      <w:r w:rsidR="004B6BA6">
        <w:t>danas</w:t>
      </w:r>
      <w:r>
        <w:t xml:space="preserve"> = </w:t>
      </w:r>
      <w:proofErr w:type="spellStart"/>
      <w:r w:rsidR="004B6BA6">
        <w:t>LocalDate.now</w:t>
      </w:r>
      <w:proofErr w:type="spellEnd"/>
      <w:r w:rsidR="004B6BA6">
        <w:t>()</w:t>
      </w:r>
      <w:r>
        <w:t xml:space="preserve"> </w:t>
      </w:r>
    </w:p>
    <w:p w14:paraId="37317EDB" w14:textId="14195819" w:rsidR="005B3978" w:rsidRDefault="005B3978" w:rsidP="005B3978">
      <w:pPr>
        <w:pStyle w:val="HTMLPreformatted"/>
        <w:spacing w:after="120"/>
        <w:ind w:left="357"/>
      </w:pPr>
      <w:r>
        <w:tab/>
      </w:r>
      <w:proofErr w:type="spellStart"/>
      <w:r w:rsidR="004B6BA6">
        <w:t>println</w:t>
      </w:r>
      <w:proofErr w:type="spellEnd"/>
      <w:r w:rsidR="004B6BA6">
        <w:t>(</w:t>
      </w:r>
      <w:r w:rsidR="004B6BA6" w:rsidRPr="004B6BA6">
        <w:t>"</w:t>
      </w:r>
      <w:r w:rsidR="004B6BA6">
        <w:t xml:space="preserve">Danas je datum: </w:t>
      </w:r>
      <w:r w:rsidR="004B6BA6" w:rsidRPr="00F608D2">
        <w:rPr>
          <w:b/>
          <w:bCs/>
        </w:rPr>
        <w:t>$</w:t>
      </w:r>
      <w:r w:rsidR="004B6BA6">
        <w:t>danas</w:t>
      </w:r>
      <w:r w:rsidR="004B6BA6" w:rsidRPr="004B6BA6">
        <w:t>"</w:t>
      </w:r>
      <w:r w:rsidR="004B6BA6">
        <w:t xml:space="preserve">) </w:t>
      </w:r>
      <w:r w:rsidR="000D5BBF">
        <w:t xml:space="preserve">// korištenje </w:t>
      </w:r>
      <w:proofErr w:type="spellStart"/>
      <w:r w:rsidR="000D5BBF">
        <w:t>String</w:t>
      </w:r>
      <w:proofErr w:type="spellEnd"/>
      <w:r w:rsidR="000D5BBF">
        <w:t xml:space="preserve"> predložaka</w:t>
      </w:r>
    </w:p>
    <w:p w14:paraId="2B556876" w14:textId="3477BE7A" w:rsidR="000D5BBF" w:rsidRDefault="000D5BBF" w:rsidP="005B3978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Danas je datum:" + danas) // korištenje operatora </w:t>
      </w:r>
      <w:r w:rsidR="006D5958">
        <w:t>"</w:t>
      </w:r>
      <w:r>
        <w:t>+</w:t>
      </w:r>
      <w:r w:rsidR="006D5958">
        <w:t>"</w:t>
      </w:r>
    </w:p>
    <w:p w14:paraId="65B2904E" w14:textId="4AC0D3E0" w:rsidR="004B6BA6" w:rsidRDefault="004B6BA6" w:rsidP="004B6BA6">
      <w:pPr>
        <w:pStyle w:val="HTMLPreformatted"/>
        <w:spacing w:after="120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Sutra je datum: </w:t>
      </w:r>
      <w:r w:rsidRPr="00F608D2">
        <w:rPr>
          <w:b/>
          <w:bCs/>
        </w:rPr>
        <w:t>${</w:t>
      </w:r>
      <w:proofErr w:type="spellStart"/>
      <w:r>
        <w:t>danas.plusDays</w:t>
      </w:r>
      <w:proofErr w:type="spellEnd"/>
      <w:r>
        <w:t>(1)</w:t>
      </w:r>
      <w:r w:rsidRPr="00F608D2">
        <w:rPr>
          <w:b/>
          <w:bCs/>
        </w:rPr>
        <w:t>}</w:t>
      </w:r>
      <w:r w:rsidRPr="004B6BA6">
        <w:t>"</w:t>
      </w:r>
      <w:r>
        <w:t>)</w:t>
      </w:r>
      <w:r w:rsidR="000D5BBF">
        <w:t xml:space="preserve"> // izraz</w:t>
      </w:r>
    </w:p>
    <w:p w14:paraId="6F2B6B1F" w14:textId="3A77C26D" w:rsidR="004B6BA6" w:rsidRPr="000D5BBF" w:rsidRDefault="004B6BA6" w:rsidP="000D5BB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B71AEE3" w14:textId="0E91D2B5" w:rsidR="009A2722" w:rsidRDefault="004B6BA6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D5BBF">
        <w:rPr>
          <w:rFonts w:ascii="Arial" w:hAnsi="Arial" w:cs="Arial"/>
          <w:sz w:val="22"/>
          <w:szCs w:val="22"/>
        </w:rPr>
        <w:t xml:space="preserve">Kao što se iz navedenih primjera može vidjeti, za korištenje </w:t>
      </w:r>
      <w:proofErr w:type="spellStart"/>
      <w:r w:rsidR="000D5BBF" w:rsidRP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 w:rsidRPr="000D5BBF">
        <w:rPr>
          <w:rFonts w:ascii="Arial" w:hAnsi="Arial" w:cs="Arial"/>
          <w:sz w:val="22"/>
          <w:szCs w:val="22"/>
        </w:rPr>
        <w:t xml:space="preserve"> predložaka koristi se operator </w:t>
      </w:r>
      <w:r w:rsidR="000D5BBF" w:rsidRPr="000D5BBF">
        <w:rPr>
          <w:rFonts w:ascii="Arial" w:hAnsi="Arial" w:cs="Arial"/>
          <w:b/>
          <w:bCs/>
          <w:sz w:val="22"/>
          <w:szCs w:val="22"/>
        </w:rPr>
        <w:t>$</w:t>
      </w:r>
      <w:r w:rsidR="000D5BBF" w:rsidRPr="000D5BBF">
        <w:rPr>
          <w:rFonts w:ascii="Arial" w:hAnsi="Arial" w:cs="Arial"/>
          <w:sz w:val="22"/>
          <w:szCs w:val="22"/>
        </w:rPr>
        <w:t xml:space="preserve"> te </w:t>
      </w:r>
      <w:r w:rsidR="000D5BBF">
        <w:rPr>
          <w:rFonts w:ascii="Arial" w:hAnsi="Arial" w:cs="Arial"/>
          <w:sz w:val="22"/>
          <w:szCs w:val="22"/>
        </w:rPr>
        <w:t>potom ime</w:t>
      </w:r>
      <w:r w:rsidR="000D5BBF" w:rsidRPr="000D5BBF">
        <w:rPr>
          <w:rFonts w:ascii="Arial" w:hAnsi="Arial" w:cs="Arial"/>
          <w:sz w:val="22"/>
          <w:szCs w:val="22"/>
        </w:rPr>
        <w:t xml:space="preserve"> varijable</w:t>
      </w:r>
      <w:r w:rsidR="000D5BBF">
        <w:rPr>
          <w:rFonts w:ascii="Arial" w:hAnsi="Arial" w:cs="Arial"/>
          <w:sz w:val="22"/>
          <w:szCs w:val="22"/>
        </w:rPr>
        <w:t>. Također je moguće navesti neki izraz umjesto varijable, no u tom slučaju izraz je potrebno staviti unutar vitičastih zagrada</w:t>
      </w:r>
      <w:r w:rsidR="000D5BBF" w:rsidRPr="000D5BBF">
        <w:rPr>
          <w:rFonts w:ascii="Arial" w:hAnsi="Arial" w:cs="Arial"/>
          <w:sz w:val="22"/>
          <w:szCs w:val="22"/>
        </w:rPr>
        <w:t>.</w:t>
      </w:r>
      <w:r w:rsidR="000D5BBF">
        <w:rPr>
          <w:rFonts w:ascii="Arial" w:hAnsi="Arial" w:cs="Arial"/>
          <w:sz w:val="22"/>
          <w:szCs w:val="22"/>
        </w:rPr>
        <w:t xml:space="preserve"> Prava korist ove </w:t>
      </w:r>
      <w:proofErr w:type="spellStart"/>
      <w:r w:rsidR="000D5BBF">
        <w:rPr>
          <w:rFonts w:ascii="Arial" w:hAnsi="Arial" w:cs="Arial"/>
          <w:sz w:val="22"/>
          <w:szCs w:val="22"/>
        </w:rPr>
        <w:t>funckionalnosti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ističe se ponajviše onda kada treba sastaviti dugačak </w:t>
      </w:r>
      <w:proofErr w:type="spellStart"/>
      <w:r w:rsid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sa mnoštvom vrijednosti koje se čitaju iz varijabli ili izraza.</w:t>
      </w:r>
    </w:p>
    <w:p w14:paraId="6C04436B" w14:textId="66821C3D" w:rsidR="009A2722" w:rsidRDefault="009A2722" w:rsidP="00EB7AC0">
      <w:pPr>
        <w:pStyle w:val="FOINaslov4"/>
        <w:outlineLvl w:val="3"/>
      </w:pPr>
      <w:bookmarkStart w:id="14" w:name="_Toc46572631"/>
      <w:r>
        <w:t>Uvjetni izrazi</w:t>
      </w:r>
      <w:bookmarkEnd w:id="14"/>
    </w:p>
    <w:p w14:paraId="2EEFF950" w14:textId="0B4D28FF" w:rsidR="00C941A8" w:rsidRDefault="009A2722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941A8">
        <w:rPr>
          <w:rFonts w:ascii="Arial" w:hAnsi="Arial" w:cs="Arial"/>
          <w:sz w:val="22"/>
          <w:szCs w:val="22"/>
        </w:rPr>
        <w:t xml:space="preserve">Poput velike većine programskih jezika i </w:t>
      </w:r>
      <w:proofErr w:type="spellStart"/>
      <w:r w:rsidRPr="00C941A8">
        <w:rPr>
          <w:rFonts w:ascii="Arial" w:hAnsi="Arial" w:cs="Arial"/>
          <w:sz w:val="22"/>
          <w:szCs w:val="22"/>
        </w:rPr>
        <w:t>Kotlin</w:t>
      </w:r>
      <w:proofErr w:type="spellEnd"/>
      <w:r w:rsidRPr="00C941A8">
        <w:rPr>
          <w:rFonts w:ascii="Arial" w:hAnsi="Arial" w:cs="Arial"/>
          <w:sz w:val="22"/>
          <w:szCs w:val="22"/>
        </w:rPr>
        <w:t xml:space="preserve"> podržava grananje u programskom kodu. </w:t>
      </w:r>
      <w:r w:rsidR="00C941A8" w:rsidRPr="00C941A8">
        <w:rPr>
          <w:rFonts w:ascii="Arial" w:hAnsi="Arial" w:cs="Arial"/>
          <w:sz w:val="22"/>
          <w:szCs w:val="22"/>
        </w:rPr>
        <w:t xml:space="preserve">Uvjetni izrazi, tj. kondicionalni izrazi </w:t>
      </w:r>
      <w:r w:rsidR="00C941A8">
        <w:rPr>
          <w:rFonts w:ascii="Arial" w:hAnsi="Arial" w:cs="Arial"/>
          <w:sz w:val="22"/>
          <w:szCs w:val="22"/>
        </w:rPr>
        <w:t>ili kako se često u žargonu spominje „</w:t>
      </w:r>
      <w:proofErr w:type="spellStart"/>
      <w:r w:rsidR="00C941A8" w:rsidRP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 w:rsidRPr="00C941A8">
        <w:rPr>
          <w:rFonts w:ascii="Arial" w:hAnsi="Arial" w:cs="Arial"/>
          <w:i/>
          <w:iCs/>
          <w:sz w:val="22"/>
          <w:szCs w:val="22"/>
        </w:rPr>
        <w:t xml:space="preserve"> uvjeti</w:t>
      </w:r>
      <w:r w:rsidR="00C941A8">
        <w:rPr>
          <w:rFonts w:ascii="Arial" w:hAnsi="Arial" w:cs="Arial"/>
          <w:sz w:val="22"/>
          <w:szCs w:val="22"/>
        </w:rPr>
        <w:t xml:space="preserve">“ </w:t>
      </w:r>
      <w:r w:rsidR="00C941A8" w:rsidRPr="00C941A8">
        <w:rPr>
          <w:rFonts w:ascii="Arial" w:hAnsi="Arial" w:cs="Arial"/>
          <w:sz w:val="22"/>
          <w:szCs w:val="22"/>
        </w:rPr>
        <w:t>u Kotlinu izgledaju identično kao u p</w:t>
      </w:r>
      <w:r w:rsidR="00C941A8">
        <w:rPr>
          <w:rFonts w:ascii="Arial" w:hAnsi="Arial" w:cs="Arial"/>
          <w:sz w:val="22"/>
          <w:szCs w:val="22"/>
        </w:rPr>
        <w:t>r</w:t>
      </w:r>
      <w:r w:rsidR="00C941A8" w:rsidRPr="00C941A8">
        <w:rPr>
          <w:rFonts w:ascii="Arial" w:hAnsi="Arial" w:cs="Arial"/>
          <w:sz w:val="22"/>
          <w:szCs w:val="22"/>
        </w:rPr>
        <w:t>ogramskom jeziku Java</w:t>
      </w:r>
      <w:r w:rsidR="00C941A8">
        <w:rPr>
          <w:rFonts w:ascii="Arial" w:hAnsi="Arial" w:cs="Arial"/>
          <w:sz w:val="22"/>
          <w:szCs w:val="22"/>
        </w:rPr>
        <w:t xml:space="preserve"> uz neke sitne dodatne mogućnosti</w:t>
      </w:r>
      <w:r w:rsidR="00C941A8" w:rsidRPr="00C941A8">
        <w:rPr>
          <w:rFonts w:ascii="Arial" w:hAnsi="Arial" w:cs="Arial"/>
          <w:sz w:val="22"/>
          <w:szCs w:val="22"/>
        </w:rPr>
        <w:t xml:space="preserve">. </w:t>
      </w:r>
      <w:r w:rsidR="00C941A8">
        <w:rPr>
          <w:rFonts w:ascii="Arial" w:hAnsi="Arial" w:cs="Arial"/>
          <w:sz w:val="22"/>
          <w:szCs w:val="22"/>
        </w:rPr>
        <w:t xml:space="preserve">Dodatna funkcionalnost je ta što </w:t>
      </w:r>
      <w:proofErr w:type="spellStart"/>
      <w:r w:rsid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>
        <w:rPr>
          <w:rFonts w:ascii="Arial" w:hAnsi="Arial" w:cs="Arial"/>
          <w:sz w:val="22"/>
          <w:szCs w:val="22"/>
        </w:rPr>
        <w:t>, odnosno uvjetni</w:t>
      </w:r>
      <w:r w:rsidR="00C941A8">
        <w:rPr>
          <w:rFonts w:ascii="Arial" w:hAnsi="Arial" w:cs="Arial"/>
          <w:i/>
          <w:iCs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koda</w:t>
      </w:r>
      <w:r w:rsidR="00C941A8">
        <w:rPr>
          <w:rFonts w:ascii="Arial" w:hAnsi="Arial" w:cs="Arial"/>
          <w:sz w:val="22"/>
          <w:szCs w:val="22"/>
        </w:rPr>
        <w:t xml:space="preserve"> može „vratiti“ određenu vrijednost. </w:t>
      </w:r>
    </w:p>
    <w:p w14:paraId="08B71E4E" w14:textId="65CBA37A" w:rsidR="00C941A8" w:rsidRDefault="00C941A8" w:rsidP="00C941A8">
      <w:pPr>
        <w:pStyle w:val="HTMLPreformatted"/>
        <w:spacing w:after="120"/>
        <w:ind w:left="357"/>
      </w:pPr>
      <w:r>
        <w:tab/>
      </w:r>
      <w:proofErr w:type="spellStart"/>
      <w:r w:rsidRPr="00BD0286">
        <w:rPr>
          <w:b/>
          <w:bCs/>
        </w:rPr>
        <w:t>if</w:t>
      </w:r>
      <w:proofErr w:type="spellEnd"/>
      <w:r w:rsidRPr="00950C76">
        <w:t xml:space="preserve"> (</w:t>
      </w:r>
      <w:r>
        <w:t>a &gt; b</w:t>
      </w:r>
      <w:r w:rsidRPr="00950C76">
        <w:t>)</w:t>
      </w:r>
      <w:r>
        <w:t xml:space="preserve"> </w:t>
      </w:r>
      <w:r w:rsidRPr="00950C76">
        <w:t>{</w:t>
      </w:r>
    </w:p>
    <w:p w14:paraId="741254C0" w14:textId="2A866F8B" w:rsidR="00C941A8" w:rsidRPr="00950C76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a je veća od varijable b")</w:t>
      </w:r>
    </w:p>
    <w:p w14:paraId="3B1FADF7" w14:textId="2FBB0F00" w:rsidR="00C941A8" w:rsidRDefault="00C941A8" w:rsidP="00C941A8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  <w:proofErr w:type="spellStart"/>
      <w:r w:rsidRPr="00BD0286">
        <w:rPr>
          <w:b/>
          <w:bCs/>
        </w:rPr>
        <w:t>else</w:t>
      </w:r>
      <w:proofErr w:type="spellEnd"/>
      <w:r w:rsidRPr="00BD0286">
        <w:rPr>
          <w:b/>
          <w:bCs/>
        </w:rPr>
        <w:t xml:space="preserve"> </w:t>
      </w:r>
      <w:proofErr w:type="spellStart"/>
      <w:r w:rsidRPr="00BD0286">
        <w:rPr>
          <w:b/>
          <w:bCs/>
        </w:rPr>
        <w:t>if</w:t>
      </w:r>
      <w:proofErr w:type="spellEnd"/>
      <w:r>
        <w:t xml:space="preserve"> (b &gt; a) {</w:t>
      </w:r>
    </w:p>
    <w:p w14:paraId="415E7679" w14:textId="0724797D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b je veća od varijable a")</w:t>
      </w:r>
    </w:p>
    <w:p w14:paraId="1EDAB657" w14:textId="77777777" w:rsidR="00C941A8" w:rsidRDefault="00C941A8" w:rsidP="00C941A8">
      <w:pPr>
        <w:pStyle w:val="HTMLPreformatted"/>
        <w:spacing w:after="120"/>
        <w:ind w:left="357"/>
      </w:pPr>
      <w:r>
        <w:tab/>
        <w:t xml:space="preserve">} </w:t>
      </w:r>
      <w:proofErr w:type="spellStart"/>
      <w:r w:rsidRPr="00BD0286">
        <w:rPr>
          <w:b/>
          <w:bCs/>
        </w:rPr>
        <w:t>else</w:t>
      </w:r>
      <w:proofErr w:type="spellEnd"/>
      <w:r>
        <w:t xml:space="preserve"> {</w:t>
      </w:r>
    </w:p>
    <w:p w14:paraId="42C4F855" w14:textId="45044070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e imaju jednaku vrijednost")</w:t>
      </w:r>
    </w:p>
    <w:p w14:paraId="7E4A2F59" w14:textId="20EBD726" w:rsidR="00C941A8" w:rsidRDefault="00C941A8" w:rsidP="00C941A8">
      <w:pPr>
        <w:pStyle w:val="HTMLPreformatted"/>
        <w:spacing w:after="120"/>
        <w:ind w:left="357"/>
      </w:pPr>
      <w:r>
        <w:tab/>
        <w:t xml:space="preserve">} // prikaz klasičnog korištenja </w:t>
      </w:r>
      <w:proofErr w:type="spellStart"/>
      <w:r w:rsidRPr="00C941A8">
        <w:rPr>
          <w:i/>
          <w:iCs/>
        </w:rPr>
        <w:t>if</w:t>
      </w:r>
      <w:proofErr w:type="spellEnd"/>
      <w:r>
        <w:t xml:space="preserve"> uvjeta</w:t>
      </w:r>
    </w:p>
    <w:p w14:paraId="12A993B1" w14:textId="0E939A56" w:rsidR="007A16EC" w:rsidRDefault="007A16EC" w:rsidP="00C941A8">
      <w:pPr>
        <w:pStyle w:val="HTMLPreformatted"/>
        <w:spacing w:after="120"/>
        <w:ind w:left="357"/>
      </w:pPr>
    </w:p>
    <w:p w14:paraId="7127CA5E" w14:textId="7DA1582D" w:rsidR="007A16EC" w:rsidRDefault="007A16EC" w:rsidP="00C941A8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najmanjiBroj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a &lt; b) a </w:t>
      </w:r>
      <w:proofErr w:type="spellStart"/>
      <w:r>
        <w:t>else</w:t>
      </w:r>
      <w:proofErr w:type="spellEnd"/>
      <w:r>
        <w:t xml:space="preserve"> b </w:t>
      </w:r>
    </w:p>
    <w:p w14:paraId="31C0A9AA" w14:textId="77777777" w:rsidR="00B54E51" w:rsidRDefault="00B54E51" w:rsidP="00C941A8">
      <w:pPr>
        <w:pStyle w:val="HTMLPreformatted"/>
        <w:spacing w:after="120"/>
        <w:ind w:left="357"/>
      </w:pPr>
    </w:p>
    <w:p w14:paraId="4F948F16" w14:textId="2471C6D0" w:rsidR="007A16EC" w:rsidRPr="007A16EC" w:rsidRDefault="007A16EC" w:rsidP="007A16E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zadnjem primjeru vidi se kako za razliku od programskog jezika Java </w:t>
      </w:r>
      <w:proofErr w:type="spellStart"/>
      <w:r w:rsidR="00B54E51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može iskazati kao izraz koji</w:t>
      </w:r>
      <w:r>
        <w:rPr>
          <w:rFonts w:ascii="Arial" w:hAnsi="Arial" w:cs="Arial"/>
          <w:sz w:val="22"/>
          <w:szCs w:val="22"/>
        </w:rPr>
        <w:t xml:space="preserve"> može „vratiti“ određenu vrijednost. U konkretnom primjeru ta vrijednost se pridružuje varijabli </w:t>
      </w:r>
      <w:proofErr w:type="spellStart"/>
      <w:r w:rsidRPr="00B54E51">
        <w:rPr>
          <w:rFonts w:ascii="Arial" w:hAnsi="Arial" w:cs="Arial"/>
          <w:i/>
          <w:iCs/>
          <w:sz w:val="22"/>
          <w:szCs w:val="22"/>
        </w:rPr>
        <w:t>najmanjiBroj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 to na način da će varijabla poprimiti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a</w:t>
      </w:r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koliko je uvjet ispunjen a u suprotnom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.</w:t>
      </w:r>
    </w:p>
    <w:p w14:paraId="77C825EA" w14:textId="77777777" w:rsidR="004E41B8" w:rsidRDefault="007329AA" w:rsidP="00715367">
      <w:pPr>
        <w:pStyle w:val="FOINaslov4"/>
        <w:outlineLvl w:val="3"/>
      </w:pPr>
      <w:bookmarkStart w:id="15" w:name="_Toc46572632"/>
      <w:r>
        <w:t xml:space="preserve">Provjeravanje </w:t>
      </w:r>
      <w:proofErr w:type="spellStart"/>
      <w:r>
        <w:t>null</w:t>
      </w:r>
      <w:proofErr w:type="spellEnd"/>
      <w:r>
        <w:t xml:space="preserve"> </w:t>
      </w:r>
      <w:r w:rsidR="004E41B8">
        <w:t>vrijednosti</w:t>
      </w:r>
      <w:bookmarkEnd w:id="15"/>
    </w:p>
    <w:p w14:paraId="22A1C84F" w14:textId="7DE12564" w:rsidR="006D5958" w:rsidRDefault="004E41B8" w:rsidP="006D595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E41B8">
        <w:rPr>
          <w:rFonts w:ascii="Arial" w:hAnsi="Arial" w:cs="Arial"/>
          <w:sz w:val="22"/>
          <w:szCs w:val="22"/>
        </w:rPr>
        <w:t xml:space="preserve">Kao i u programskom jeziku Java, tako i u Kotlinu varijabla može biti ne-inicijalizirana, tj. imati vrijednost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ili referencirati </w:t>
      </w:r>
      <w:proofErr w:type="spellStart"/>
      <w:r w:rsidR="002A0817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 xml:space="preserve">. Kada varijabla </w:t>
      </w:r>
      <w:r w:rsidR="002A0817">
        <w:rPr>
          <w:rFonts w:ascii="Arial" w:hAnsi="Arial" w:cs="Arial"/>
          <w:sz w:val="22"/>
          <w:szCs w:val="22"/>
        </w:rPr>
        <w:t>referencira</w:t>
      </w:r>
      <w:r w:rsidRPr="004E41B8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>, to znači da ista ne pokazuje niti na jednu adresu u memorijskom prostoru u kojem bi bila spremljena neka odgovarajuća vrijednost.</w:t>
      </w:r>
      <w:r w:rsidR="006D5958">
        <w:rPr>
          <w:rFonts w:ascii="Arial" w:hAnsi="Arial" w:cs="Arial"/>
          <w:sz w:val="22"/>
          <w:szCs w:val="22"/>
        </w:rPr>
        <w:t xml:space="preserve"> U programskom jeziku </w:t>
      </w:r>
      <w:proofErr w:type="spellStart"/>
      <w:r w:rsidR="006D5958">
        <w:rPr>
          <w:rFonts w:ascii="Arial" w:hAnsi="Arial" w:cs="Arial"/>
          <w:sz w:val="22"/>
          <w:szCs w:val="22"/>
        </w:rPr>
        <w:t>Kotlin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, programer mora eksplicitno naglasiti </w:t>
      </w:r>
      <w:r w:rsidR="006D5958">
        <w:rPr>
          <w:rFonts w:ascii="Arial" w:hAnsi="Arial" w:cs="Arial"/>
          <w:sz w:val="22"/>
          <w:szCs w:val="22"/>
        </w:rPr>
        <w:lastRenderedPageBreak/>
        <w:t xml:space="preserve">da određena vrijednost, tj. vrijednost varijable ili funkcije može poprimiti vrijednost </w:t>
      </w:r>
      <w:proofErr w:type="spellStart"/>
      <w:r w:rsidR="006D5958"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. U tu svrhu koristi se operator </w:t>
      </w:r>
      <w:r w:rsidR="006D5958" w:rsidRPr="006D5958">
        <w:rPr>
          <w:rFonts w:ascii="Arial" w:hAnsi="Arial" w:cs="Arial"/>
          <w:b/>
          <w:bCs/>
          <w:sz w:val="22"/>
          <w:szCs w:val="22"/>
        </w:rPr>
        <w:t>?</w:t>
      </w:r>
      <w:r w:rsidR="006D5958">
        <w:rPr>
          <w:rFonts w:ascii="Arial" w:hAnsi="Arial" w:cs="Arial"/>
          <w:sz w:val="22"/>
          <w:szCs w:val="22"/>
        </w:rPr>
        <w:t>. Slijedi primjer korištenja istoga</w:t>
      </w:r>
      <w:r w:rsidR="000E6459">
        <w:rPr>
          <w:rFonts w:ascii="Arial" w:hAnsi="Arial" w:cs="Arial"/>
          <w:sz w:val="22"/>
          <w:szCs w:val="22"/>
        </w:rPr>
        <w:t xml:space="preserve"> </w:t>
      </w:r>
      <w:r w:rsidR="000E6459"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f)","plainTextFormattedCitation":"(JetBrains s.r.o., 2020f)","previouslyFormattedCitation":"(JetBrains s.r.o., 2020e)"},"properties":{"noteIndex":0},"schema":"https://github.com/citation-style-language/schema/raw/master/csl-citation.json"}</w:instrText>
      </w:r>
      <w:r w:rsidR="000E6459"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f)</w:t>
      </w:r>
      <w:r w:rsidR="000E6459">
        <w:rPr>
          <w:rFonts w:ascii="Arial" w:hAnsi="Arial" w:cs="Arial"/>
          <w:sz w:val="22"/>
          <w:szCs w:val="22"/>
        </w:rPr>
        <w:fldChar w:fldCharType="end"/>
      </w:r>
      <w:r w:rsidR="000E6459">
        <w:rPr>
          <w:rFonts w:ascii="Arial" w:hAnsi="Arial" w:cs="Arial"/>
          <w:sz w:val="22"/>
          <w:szCs w:val="22"/>
        </w:rPr>
        <w:t xml:space="preserve"> :</w:t>
      </w:r>
    </w:p>
    <w:p w14:paraId="57E00128" w14:textId="5EA0EBC0" w:rsidR="006D5958" w:rsidRDefault="006D5958" w:rsidP="006D5958">
      <w:pPr>
        <w:pStyle w:val="HTMLPreformatted"/>
        <w:spacing w:after="120"/>
        <w:ind w:left="357"/>
      </w:pPr>
      <w:r>
        <w:tab/>
      </w:r>
      <w:r w:rsidR="000E6459">
        <w:t xml:space="preserve">var </w:t>
      </w:r>
      <w:proofErr w:type="spellStart"/>
      <w:r w:rsidR="000E6459">
        <w:t>neNullVarijabla</w:t>
      </w:r>
      <w:proofErr w:type="spellEnd"/>
      <w:r w:rsidR="000E6459">
        <w:t xml:space="preserve">: </w:t>
      </w:r>
      <w:proofErr w:type="spellStart"/>
      <w:r w:rsidR="000E6459">
        <w:t>String</w:t>
      </w:r>
      <w:proofErr w:type="spellEnd"/>
      <w:r w:rsidR="000E6459">
        <w:t xml:space="preserve"> = </w:t>
      </w:r>
      <w:r w:rsidR="000E6459" w:rsidRPr="004B6BA6">
        <w:t>"</w:t>
      </w:r>
      <w:r w:rsidR="000E6459">
        <w:t xml:space="preserve">Nisam </w:t>
      </w:r>
      <w:proofErr w:type="spellStart"/>
      <w:r w:rsidR="000E6459">
        <w:t>null</w:t>
      </w:r>
      <w:proofErr w:type="spellEnd"/>
      <w:r w:rsidR="000E6459">
        <w:t>!"</w:t>
      </w:r>
    </w:p>
    <w:p w14:paraId="5C717C88" w14:textId="60E42A90" w:rsidR="006D5958" w:rsidRDefault="006D5958" w:rsidP="006D5958">
      <w:pPr>
        <w:pStyle w:val="HTMLPreformatted"/>
        <w:spacing w:after="120"/>
        <w:ind w:left="357"/>
      </w:pPr>
      <w:r>
        <w:tab/>
      </w:r>
      <w:proofErr w:type="spellStart"/>
      <w:r w:rsidR="000E6459">
        <w:t>neNullVarijable</w:t>
      </w:r>
      <w:proofErr w:type="spellEnd"/>
      <w:r w:rsidR="000E6459">
        <w:t xml:space="preserve"> = </w:t>
      </w:r>
      <w:proofErr w:type="spellStart"/>
      <w:r w:rsidR="000E6459">
        <w:t>null</w:t>
      </w:r>
      <w:proofErr w:type="spellEnd"/>
      <w:r w:rsidR="000E6459">
        <w:t xml:space="preserve"> // greška u kodu</w:t>
      </w:r>
    </w:p>
    <w:p w14:paraId="2C41B732" w14:textId="701DCDAE" w:rsidR="000E6459" w:rsidRDefault="000E6459" w:rsidP="006D5958">
      <w:pPr>
        <w:pStyle w:val="HTMLPreformatted"/>
        <w:spacing w:after="120"/>
        <w:ind w:left="357"/>
      </w:pPr>
    </w:p>
    <w:p w14:paraId="42688838" w14:textId="4D2AD112" w:rsidR="000E6459" w:rsidRDefault="000E6459" w:rsidP="006D5958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 w:rsidRPr="00BD0286">
        <w:rPr>
          <w:b/>
          <w:bCs/>
        </w:rPr>
        <w:t>String</w:t>
      </w:r>
      <w:proofErr w:type="spellEnd"/>
      <w:r w:rsidRPr="00F608D2">
        <w:rPr>
          <w:b/>
          <w:bCs/>
        </w:rPr>
        <w:t>?</w:t>
      </w:r>
      <w:r>
        <w:t xml:space="preserve">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5B6A87BD" w14:textId="64614E38" w:rsidR="000E6459" w:rsidRDefault="000E6459" w:rsidP="006D5958">
      <w:pPr>
        <w:pStyle w:val="HTMLPreformatted"/>
        <w:spacing w:after="120"/>
        <w:ind w:left="357"/>
      </w:pPr>
      <w:r>
        <w:tab/>
      </w:r>
      <w:proofErr w:type="spellStart"/>
      <w:r>
        <w:t>nullVarijabla</w:t>
      </w:r>
      <w:proofErr w:type="spellEnd"/>
      <w:r>
        <w:t xml:space="preserve"> = </w:t>
      </w:r>
      <w:proofErr w:type="spellStart"/>
      <w:r>
        <w:t>null</w:t>
      </w:r>
      <w:proofErr w:type="spellEnd"/>
      <w:r>
        <w:t xml:space="preserve"> // regularno</w:t>
      </w:r>
    </w:p>
    <w:p w14:paraId="17F5CD16" w14:textId="360F2EB3" w:rsidR="000E6459" w:rsidRDefault="000E6459" w:rsidP="000E6459">
      <w:pPr>
        <w:pStyle w:val="HTMLPreformatted"/>
        <w:spacing w:after="120"/>
      </w:pPr>
    </w:p>
    <w:p w14:paraId="7F7F6530" w14:textId="56EE5DBF" w:rsidR="000E6459" w:rsidRDefault="000E6459" w:rsidP="000E645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E6459">
        <w:rPr>
          <w:rFonts w:ascii="Arial" w:hAnsi="Arial" w:cs="Arial"/>
          <w:sz w:val="22"/>
          <w:szCs w:val="22"/>
        </w:rPr>
        <w:t xml:space="preserve">Kada </w:t>
      </w:r>
      <w:r>
        <w:rPr>
          <w:rFonts w:ascii="Arial" w:hAnsi="Arial" w:cs="Arial"/>
          <w:sz w:val="22"/>
          <w:szCs w:val="22"/>
        </w:rPr>
        <w:t xml:space="preserve">bi programer htio pozvati neku od funkcija varijable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eNullVarijabla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, to </w:t>
      </w:r>
      <w:proofErr w:type="spellStart"/>
      <w:r w:rsidRPr="000E6459">
        <w:rPr>
          <w:rFonts w:ascii="Arial" w:hAnsi="Arial" w:cs="Arial"/>
          <w:sz w:val="22"/>
          <w:szCs w:val="22"/>
        </w:rPr>
        <w:t>nebi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redstavljao</w:t>
      </w:r>
      <w:r w:rsidRPr="000E6459">
        <w:rPr>
          <w:rFonts w:ascii="Arial" w:hAnsi="Arial" w:cs="Arial"/>
          <w:sz w:val="22"/>
          <w:szCs w:val="22"/>
        </w:rPr>
        <w:t xml:space="preserve"> nikakav problem, međutim ukoliko bi htio učiniti isto sa varijablom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morao bi prije toga provjeriti </w:t>
      </w:r>
      <w:r w:rsidR="00B607CA">
        <w:rPr>
          <w:rFonts w:ascii="Arial" w:hAnsi="Arial" w:cs="Arial"/>
          <w:sz w:val="22"/>
          <w:szCs w:val="22"/>
        </w:rPr>
        <w:t xml:space="preserve">da vrijednost </w:t>
      </w:r>
      <w:proofErr w:type="spellStart"/>
      <w:r w:rsidR="00B607CA" w:rsidRPr="00B607CA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 w:rsidR="00B607CA">
        <w:rPr>
          <w:rFonts w:ascii="Arial" w:hAnsi="Arial" w:cs="Arial"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 xml:space="preserve">ne iznosi </w:t>
      </w:r>
      <w:proofErr w:type="spellStart"/>
      <w:r w:rsidR="00B607CA" w:rsidRP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Ukoliko </w:t>
      </w:r>
      <w:proofErr w:type="spellStart"/>
      <w:r w:rsidR="00B607CA">
        <w:rPr>
          <w:rFonts w:ascii="Arial" w:hAnsi="Arial" w:cs="Arial"/>
          <w:sz w:val="22"/>
          <w:szCs w:val="22"/>
        </w:rPr>
        <w:t>nebi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 učinio isto, kompajler (</w:t>
      </w:r>
      <w:proofErr w:type="spellStart"/>
      <w:r w:rsidR="00B607CA">
        <w:rPr>
          <w:rFonts w:ascii="Arial" w:hAnsi="Arial" w:cs="Arial"/>
          <w:sz w:val="22"/>
          <w:szCs w:val="22"/>
        </w:rPr>
        <w:t>eng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B607CA">
        <w:rPr>
          <w:rFonts w:ascii="Arial" w:hAnsi="Arial" w:cs="Arial"/>
          <w:i/>
          <w:iCs/>
          <w:sz w:val="22"/>
          <w:szCs w:val="22"/>
        </w:rPr>
        <w:t>Compiler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) bi javljao grešku. Nekoliko je načina kako izbjeći pozivanje operacija nad </w:t>
      </w:r>
      <w:proofErr w:type="spellStart"/>
      <w:r w:rsid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>vrijednosti</w:t>
      </w:r>
      <w:r w:rsidR="00D61B4D">
        <w:rPr>
          <w:rFonts w:ascii="Arial" w:hAnsi="Arial" w:cs="Arial"/>
          <w:sz w:val="22"/>
          <w:szCs w:val="22"/>
        </w:rPr>
        <w:t xml:space="preserve"> i samim time izbjegavanje iznimku </w:t>
      </w:r>
      <w:proofErr w:type="spellStart"/>
      <w:r w:rsidR="00D61B4D">
        <w:rPr>
          <w:rFonts w:ascii="Arial" w:hAnsi="Arial" w:cs="Arial"/>
          <w:sz w:val="22"/>
          <w:szCs w:val="22"/>
        </w:rPr>
        <w:t>null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 pokazivača </w:t>
      </w:r>
      <w:r w:rsidR="00B607CA">
        <w:rPr>
          <w:rFonts w:ascii="Arial" w:hAnsi="Arial" w:cs="Arial"/>
          <w:sz w:val="22"/>
          <w:szCs w:val="22"/>
        </w:rPr>
        <w:t xml:space="preserve"> </w:t>
      </w:r>
      <w:r w:rsidR="00D61B4D">
        <w:rPr>
          <w:rFonts w:ascii="Arial" w:hAnsi="Arial" w:cs="Arial"/>
          <w:sz w:val="22"/>
          <w:szCs w:val="22"/>
        </w:rPr>
        <w:t>(</w:t>
      </w:r>
      <w:proofErr w:type="spellStart"/>
      <w:r w:rsidR="00D61B4D">
        <w:rPr>
          <w:rFonts w:ascii="Arial" w:hAnsi="Arial" w:cs="Arial"/>
          <w:sz w:val="22"/>
          <w:szCs w:val="22"/>
        </w:rPr>
        <w:t>eng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D61B4D">
        <w:rPr>
          <w:rFonts w:ascii="Arial" w:hAnsi="Arial" w:cs="Arial"/>
          <w:i/>
          <w:iCs/>
          <w:sz w:val="22"/>
          <w:szCs w:val="22"/>
        </w:rPr>
        <w:t>NullPointerException</w:t>
      </w:r>
      <w:proofErr w:type="spellEnd"/>
      <w:r w:rsidR="00D61B4D">
        <w:rPr>
          <w:rFonts w:ascii="Arial" w:hAnsi="Arial" w:cs="Arial"/>
          <w:i/>
          <w:iCs/>
          <w:sz w:val="22"/>
          <w:szCs w:val="22"/>
        </w:rPr>
        <w:t xml:space="preserve"> – NPE</w:t>
      </w:r>
      <w:r w:rsidR="00D61B4D">
        <w:rPr>
          <w:rFonts w:ascii="Arial" w:hAnsi="Arial" w:cs="Arial"/>
          <w:sz w:val="22"/>
          <w:szCs w:val="22"/>
        </w:rPr>
        <w:t xml:space="preserve">) </w:t>
      </w:r>
      <w:r w:rsidR="00B607CA"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f)","plainTextFormattedCitation":"(JetBrains s.r.o., 2020f)","previouslyFormattedCitation":"(JetBrains s.r.o., 2020e)"},"properties":{"noteIndex":0},"schema":"https://github.com/citation-style-language/schema/raw/master/csl-citation.json"}</w:instrText>
      </w:r>
      <w:r w:rsidR="00B607CA"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f)</w:t>
      </w:r>
      <w:r w:rsidR="00B607CA">
        <w:rPr>
          <w:rFonts w:ascii="Arial" w:hAnsi="Arial" w:cs="Arial"/>
          <w:sz w:val="22"/>
          <w:szCs w:val="22"/>
        </w:rPr>
        <w:fldChar w:fldCharType="end"/>
      </w:r>
      <w:r w:rsidR="00B607CA">
        <w:rPr>
          <w:rFonts w:ascii="Arial" w:hAnsi="Arial" w:cs="Arial"/>
          <w:sz w:val="22"/>
          <w:szCs w:val="22"/>
        </w:rPr>
        <w:t>:</w:t>
      </w:r>
    </w:p>
    <w:p w14:paraId="3F645F60" w14:textId="77777777" w:rsidR="00B607CA" w:rsidRDefault="00B607CA" w:rsidP="00B607CA">
      <w:pPr>
        <w:pStyle w:val="HTMLPreformatted"/>
        <w:spacing w:after="120"/>
        <w:ind w:left="357"/>
      </w:pPr>
      <w:r>
        <w:tab/>
      </w:r>
    </w:p>
    <w:p w14:paraId="506588E3" w14:textId="3E59F300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0EBD125E" w14:textId="79BAF782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 xml:space="preserve">) </w:t>
      </w:r>
      <w:proofErr w:type="spellStart"/>
      <w:r>
        <w:t>nullVarijabla.length</w:t>
      </w:r>
      <w:proofErr w:type="spellEnd"/>
    </w:p>
    <w:p w14:paraId="2225A5AC" w14:textId="403D6F90" w:rsidR="00B607CA" w:rsidRDefault="00B607CA" w:rsidP="00D61B4D">
      <w:pPr>
        <w:pStyle w:val="HTMLPreformatted"/>
        <w:spacing w:after="120"/>
        <w:ind w:left="357"/>
      </w:pPr>
      <w:r>
        <w:tab/>
      </w:r>
      <w:r>
        <w:tab/>
      </w:r>
      <w:r>
        <w:tab/>
        <w:t xml:space="preserve">   </w:t>
      </w:r>
      <w:proofErr w:type="spellStart"/>
      <w:r>
        <w:t>else</w:t>
      </w:r>
      <w:proofErr w:type="spellEnd"/>
      <w:r>
        <w:t xml:space="preserve"> -1</w:t>
      </w:r>
      <w:r w:rsidR="00D61B4D">
        <w:t xml:space="preserve"> // korištenje </w:t>
      </w:r>
      <w:proofErr w:type="spellStart"/>
      <w:r w:rsidR="00D61B4D">
        <w:t>if</w:t>
      </w:r>
      <w:proofErr w:type="spellEnd"/>
      <w:r w:rsidR="00D61B4D">
        <w:t xml:space="preserve"> – </w:t>
      </w:r>
      <w:proofErr w:type="spellStart"/>
      <w:r w:rsidR="00D61B4D">
        <w:t>else</w:t>
      </w:r>
      <w:proofErr w:type="spellEnd"/>
      <w:r w:rsidR="00D61B4D">
        <w:t xml:space="preserve"> kao izraz</w:t>
      </w:r>
    </w:p>
    <w:p w14:paraId="49415F73" w14:textId="64EC9075" w:rsidR="00D61B4D" w:rsidRDefault="00D61B4D" w:rsidP="00D61B4D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521A2FB7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>) {</w:t>
      </w:r>
    </w:p>
    <w:p w14:paraId="528DEBDC" w14:textId="7EC7700C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nullVarijabla.length</w:t>
      </w:r>
      <w:proofErr w:type="spellEnd"/>
    </w:p>
    <w:p w14:paraId="49F902F0" w14:textId="77777777" w:rsidR="00D61B4D" w:rsidRDefault="00D61B4D" w:rsidP="00B607CA">
      <w:pPr>
        <w:pStyle w:val="HTMLPreformatted"/>
        <w:spacing w:after="120"/>
        <w:ind w:left="357"/>
      </w:pPr>
      <w:r>
        <w:tab/>
        <w:t xml:space="preserve">} </w:t>
      </w:r>
      <w:proofErr w:type="spellStart"/>
      <w:r>
        <w:t>else</w:t>
      </w:r>
      <w:proofErr w:type="spellEnd"/>
      <w:r>
        <w:t xml:space="preserve"> {</w:t>
      </w:r>
    </w:p>
    <w:p w14:paraId="25A0E823" w14:textId="7C76A832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-1</w:t>
      </w:r>
    </w:p>
    <w:p w14:paraId="6F40A612" w14:textId="3E6DDD82" w:rsidR="00D61B4D" w:rsidRDefault="00D61B4D" w:rsidP="00B607CA">
      <w:pPr>
        <w:pStyle w:val="HTMLPreformatted"/>
        <w:spacing w:after="120"/>
        <w:ind w:left="357"/>
      </w:pPr>
      <w:r>
        <w:tab/>
        <w:t xml:space="preserve">} // klasično korištenje </w:t>
      </w:r>
      <w:proofErr w:type="spellStart"/>
      <w:r>
        <w:t>if</w:t>
      </w:r>
      <w:proofErr w:type="spellEnd"/>
      <w:r>
        <w:t xml:space="preserve"> - </w:t>
      </w:r>
      <w:proofErr w:type="spellStart"/>
      <w:r>
        <w:t>else</w:t>
      </w:r>
      <w:proofErr w:type="spellEnd"/>
    </w:p>
    <w:p w14:paraId="769E335B" w14:textId="74A5BCDE" w:rsidR="00D61B4D" w:rsidRDefault="00D61B4D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0F56D83E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>) // tzv. siguran poziv (</w:t>
      </w:r>
      <w:proofErr w:type="spellStart"/>
      <w:r>
        <w:t>eng</w:t>
      </w:r>
      <w:proofErr w:type="spellEnd"/>
      <w:r>
        <w:t xml:space="preserve">. </w:t>
      </w:r>
      <w:proofErr w:type="spellStart"/>
      <w:r w:rsidRPr="00D61B4D">
        <w:rPr>
          <w:i/>
          <w:iCs/>
        </w:rPr>
        <w:t>safe</w:t>
      </w:r>
      <w:proofErr w:type="spellEnd"/>
    </w:p>
    <w:p w14:paraId="31D1A7FB" w14:textId="77777777" w:rsidR="00492B81" w:rsidRDefault="00D61B4D" w:rsidP="00492B81">
      <w:pPr>
        <w:pStyle w:val="HTMLPreformatted"/>
        <w:spacing w:after="120"/>
        <w:ind w:left="706"/>
        <w:rPr>
          <w:i/>
          <w:iCs/>
        </w:rPr>
      </w:pPr>
      <w:r>
        <w:tab/>
      </w:r>
      <w:proofErr w:type="spellStart"/>
      <w:r w:rsidRPr="00D61B4D">
        <w:rPr>
          <w:i/>
          <w:iCs/>
        </w:rPr>
        <w:t>call</w:t>
      </w:r>
      <w:proofErr w:type="spellEnd"/>
      <w:r>
        <w:t>)</w:t>
      </w:r>
      <w:r w:rsidR="00492B81">
        <w:t xml:space="preserve">, ukoliko je vrijednost varijable </w:t>
      </w:r>
      <w:proofErr w:type="spellStart"/>
      <w:r w:rsidR="00492B81">
        <w:t>null</w:t>
      </w:r>
      <w:proofErr w:type="spellEnd"/>
      <w:r w:rsidR="00492B81">
        <w:t xml:space="preserve">, vraća se </w:t>
      </w:r>
      <w:proofErr w:type="spellStart"/>
      <w:r w:rsidR="00492B81">
        <w:t>null</w:t>
      </w:r>
      <w:proofErr w:type="spellEnd"/>
      <w:r w:rsidR="00492B81">
        <w:rPr>
          <w:i/>
          <w:iCs/>
        </w:rPr>
        <w:t>, u</w:t>
      </w:r>
    </w:p>
    <w:p w14:paraId="36888BD3" w14:textId="020D46D7" w:rsidR="00492B81" w:rsidRDefault="00492B81" w:rsidP="00492B81">
      <w:pPr>
        <w:pStyle w:val="HTMLPreformatted"/>
        <w:spacing w:after="120"/>
        <w:ind w:left="706"/>
      </w:pPr>
      <w:r>
        <w:rPr>
          <w:i/>
          <w:iCs/>
        </w:rPr>
        <w:tab/>
        <w:t>protivnom odabrana vrijednost</w:t>
      </w:r>
    </w:p>
    <w:p w14:paraId="5309C676" w14:textId="35B235CF" w:rsidR="00492B81" w:rsidRDefault="00492B81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4C89726C" w14:textId="3B1EDB02" w:rsidR="00D61B4D" w:rsidRDefault="00D61B4D" w:rsidP="00D61B4D">
      <w:pPr>
        <w:pStyle w:val="HTMLPreformatted"/>
        <w:spacing w:after="120"/>
        <w:ind w:left="357"/>
      </w:pP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 xml:space="preserve"> </w:t>
      </w:r>
      <w:r w:rsidRPr="00CB72AF">
        <w:rPr>
          <w:b/>
          <w:bCs/>
        </w:rPr>
        <w:t>?:</w:t>
      </w:r>
      <w:r>
        <w:t xml:space="preserve"> -1 //identično prvom</w:t>
      </w:r>
    </w:p>
    <w:p w14:paraId="1F790FA5" w14:textId="73538625" w:rsidR="00492B81" w:rsidRDefault="00D61B4D" w:rsidP="00492B81">
      <w:pPr>
        <w:pStyle w:val="HTMLPreformatted"/>
        <w:spacing w:after="120"/>
        <w:ind w:left="357"/>
      </w:pPr>
      <w:r>
        <w:tab/>
        <w:t xml:space="preserve">primjeru, umjesto </w:t>
      </w:r>
      <w:proofErr w:type="spellStart"/>
      <w:r>
        <w:t>if</w:t>
      </w:r>
      <w:proofErr w:type="spellEnd"/>
      <w:r>
        <w:t xml:space="preserve"> – </w:t>
      </w:r>
      <w:proofErr w:type="spellStart"/>
      <w:r>
        <w:t>else</w:t>
      </w:r>
      <w:proofErr w:type="spellEnd"/>
      <w:r>
        <w:t>, koristi se tzv. Elvis operator ?:</w:t>
      </w:r>
    </w:p>
    <w:p w14:paraId="2CE28801" w14:textId="0988497C" w:rsidR="00492B81" w:rsidRDefault="00492B81" w:rsidP="00492B81">
      <w:pPr>
        <w:pStyle w:val="HTMLPreformatted"/>
        <w:spacing w:after="120"/>
      </w:pPr>
    </w:p>
    <w:p w14:paraId="4C77D996" w14:textId="08DD6A4E" w:rsidR="00492B81" w:rsidRDefault="00492B81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92B81">
        <w:rPr>
          <w:rFonts w:ascii="Arial" w:hAnsi="Arial" w:cs="Arial"/>
          <w:sz w:val="22"/>
          <w:szCs w:val="22"/>
        </w:rPr>
        <w:t xml:space="preserve">Ukoliko je programer siguran da vrijednost </w:t>
      </w:r>
      <w:r>
        <w:rPr>
          <w:rFonts w:ascii="Arial" w:hAnsi="Arial" w:cs="Arial"/>
          <w:sz w:val="22"/>
          <w:szCs w:val="22"/>
        </w:rPr>
        <w:t xml:space="preserve">varijable koja može poprimiti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</w:t>
      </w:r>
      <w:r w:rsidRPr="00492B81">
        <w:rPr>
          <w:rFonts w:ascii="Arial" w:hAnsi="Arial" w:cs="Arial"/>
          <w:sz w:val="22"/>
          <w:szCs w:val="22"/>
        </w:rPr>
        <w:t xml:space="preserve">nije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92B81">
        <w:rPr>
          <w:rFonts w:ascii="Arial" w:hAnsi="Arial" w:cs="Arial"/>
          <w:sz w:val="22"/>
          <w:szCs w:val="22"/>
        </w:rPr>
        <w:t xml:space="preserve">, može koristiti </w:t>
      </w:r>
      <w:r w:rsidRPr="00492B81">
        <w:rPr>
          <w:rFonts w:ascii="Arial" w:hAnsi="Arial" w:cs="Arial"/>
          <w:b/>
          <w:bCs/>
          <w:sz w:val="22"/>
          <w:szCs w:val="22"/>
        </w:rPr>
        <w:t>!!</w:t>
      </w:r>
      <w:r w:rsidRPr="00492B81">
        <w:rPr>
          <w:rFonts w:ascii="Arial" w:hAnsi="Arial" w:cs="Arial"/>
          <w:sz w:val="22"/>
          <w:szCs w:val="22"/>
        </w:rPr>
        <w:t xml:space="preserve"> operator.</w:t>
      </w:r>
      <w:r>
        <w:rPr>
          <w:rFonts w:ascii="Arial" w:hAnsi="Arial" w:cs="Arial"/>
          <w:sz w:val="22"/>
          <w:szCs w:val="22"/>
        </w:rPr>
        <w:t xml:space="preserve"> Operator pretvara vrijednost u </w:t>
      </w:r>
      <w:r w:rsidRPr="00492B81">
        <w:rPr>
          <w:rFonts w:ascii="Arial" w:hAnsi="Arial" w:cs="Arial"/>
          <w:i/>
          <w:iCs/>
          <w:sz w:val="22"/>
          <w:szCs w:val="22"/>
        </w:rPr>
        <w:t>ne-</w:t>
      </w:r>
      <w:proofErr w:type="spellStart"/>
      <w:r w:rsidRPr="00492B81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ukoliko je moguće, u suprotnom baca </w:t>
      </w:r>
      <w:r w:rsidRPr="00492B81">
        <w:rPr>
          <w:rFonts w:ascii="Arial" w:hAnsi="Arial" w:cs="Arial"/>
          <w:i/>
          <w:iCs/>
          <w:sz w:val="22"/>
          <w:szCs w:val="22"/>
        </w:rPr>
        <w:t>NPE</w:t>
      </w:r>
      <w:r>
        <w:rPr>
          <w:rFonts w:ascii="Arial" w:hAnsi="Arial" w:cs="Arial"/>
          <w:sz w:val="22"/>
          <w:szCs w:val="22"/>
        </w:rPr>
        <w:t>.</w:t>
      </w:r>
    </w:p>
    <w:p w14:paraId="3143DFBE" w14:textId="77777777" w:rsidR="00C65A14" w:rsidRDefault="00C65A14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9646382" w14:textId="379C7912" w:rsidR="00050DF8" w:rsidRPr="00C65A14" w:rsidRDefault="00C65A14" w:rsidP="00C65A14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63F800BD" w14:textId="35ECAEC3" w:rsidR="00050DF8" w:rsidRPr="00050DF8" w:rsidRDefault="00050DF8" w:rsidP="00050DF8">
      <w:pPr>
        <w:pStyle w:val="HTMLPreformatted"/>
        <w:spacing w:after="120"/>
        <w:ind w:left="357"/>
      </w:pPr>
      <w:r>
        <w:tab/>
      </w:r>
      <w:r w:rsidR="00C65A14"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="00C65A14"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</w:t>
      </w:r>
      <w:r w:rsidR="00C65A14">
        <w:t xml:space="preserve"> regularno</w:t>
      </w:r>
    </w:p>
    <w:p w14:paraId="38324E8C" w14:textId="4CD0B397" w:rsidR="00C65A14" w:rsidRPr="00C65A14" w:rsidRDefault="00C65A14" w:rsidP="00C65A14">
      <w:pPr>
        <w:pStyle w:val="HTMLPreformatted"/>
        <w:spacing w:after="120"/>
        <w:ind w:left="357"/>
      </w:pPr>
      <w:r>
        <w:lastRenderedPageBreak/>
        <w:tab/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proofErr w:type="spellStart"/>
      <w:r>
        <w:t>null</w:t>
      </w:r>
      <w:proofErr w:type="spellEnd"/>
    </w:p>
    <w:p w14:paraId="730D6DAB" w14:textId="34C418C0" w:rsidR="00C65A14" w:rsidRDefault="00C65A14" w:rsidP="00C65A14">
      <w:pPr>
        <w:pStyle w:val="HTMLPreformatted"/>
        <w:spacing w:after="120"/>
        <w:ind w:left="357"/>
      </w:pPr>
      <w:r>
        <w:tab/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 NPE</w:t>
      </w:r>
    </w:p>
    <w:p w14:paraId="3E17F9CA" w14:textId="38D69905" w:rsidR="00C65A14" w:rsidRDefault="00C65A14" w:rsidP="00C65A14">
      <w:pPr>
        <w:pStyle w:val="HTMLPreformatted"/>
        <w:spacing w:after="120"/>
      </w:pPr>
    </w:p>
    <w:p w14:paraId="71AAA932" w14:textId="0496B5F8" w:rsidR="00D61B4D" w:rsidRDefault="00C65A14" w:rsidP="00715367">
      <w:pPr>
        <w:pStyle w:val="FOINaslov4"/>
        <w:outlineLvl w:val="3"/>
      </w:pPr>
      <w:bookmarkStart w:id="16" w:name="_Toc46572633"/>
      <w:r>
        <w:t>Provjeravanje te pret</w:t>
      </w:r>
      <w:r w:rsidR="00242D98">
        <w:t>vorb</w:t>
      </w:r>
      <w:r>
        <w:t>a tipova podataka</w:t>
      </w:r>
      <w:bookmarkEnd w:id="16"/>
    </w:p>
    <w:p w14:paraId="2A74E553" w14:textId="33667DCC" w:rsidR="00C65A14" w:rsidRDefault="00C65A14" w:rsidP="00C65A14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65A14">
        <w:rPr>
          <w:rFonts w:ascii="Arial" w:hAnsi="Arial" w:cs="Arial"/>
          <w:sz w:val="22"/>
          <w:szCs w:val="22"/>
        </w:rPr>
        <w:t xml:space="preserve">Za razliku od programskog jezika Jave, gdje sve klase nasljeđuju baznu klas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sz w:val="22"/>
          <w:szCs w:val="22"/>
        </w:rPr>
        <w:t xml:space="preserve">, u Kotlinu sve klase nasljeđuj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sz w:val="22"/>
          <w:szCs w:val="22"/>
        </w:rPr>
        <w:t xml:space="preserve"> klasu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100DDD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/-any/","accessed":{"date-parts":[["2020","7","25"]]},"author":[{"dropping-particle":"","family":"JetBrains s.r.o.","given":"","non-dropping-particle":"","parse-names":false,"suffix":""}],"id":"ITEM-1","issued":{"date-parts":[["2020"]]},"title":"Any klasa","type":"webpage"},"uris":["http://www.mendeley.com/documents/?uuid=0c780b7b-cff3-453a-9471-1e185a749c56"]}],"mendeley":{"formattedCitation":"(JetBrains s.r.o., 2020a)","plainTextFormattedCitation":"(JetBrains s.r.o., 2020a)","previouslyFormattedCitation":"(JetBrains s.r.o., 2020a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2B461C" w:rsidRPr="002B461C">
        <w:rPr>
          <w:rFonts w:ascii="Arial" w:hAnsi="Arial" w:cs="Arial"/>
          <w:noProof/>
          <w:sz w:val="22"/>
          <w:szCs w:val="22"/>
        </w:rPr>
        <w:t>(JetBrains s.r.o., 2020a)</w:t>
      </w:r>
      <w:r w:rsidR="002B461C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Kako bi programer provjerio da je neki objekt tipa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nstanca neke druge klase, može koristiti ključnu riječ </w:t>
      </w:r>
      <w:proofErr w:type="spellStart"/>
      <w:r w:rsidRPr="00CB72AF">
        <w:rPr>
          <w:rFonts w:ascii="Arial" w:hAnsi="Arial" w:cs="Arial"/>
          <w:b/>
          <w:bCs/>
          <w:i/>
          <w:iCs/>
          <w:sz w:val="22"/>
          <w:szCs w:val="22"/>
        </w:rPr>
        <w:t>is</w:t>
      </w:r>
      <w:proofErr w:type="spellEnd"/>
      <w:r>
        <w:rPr>
          <w:rFonts w:ascii="Arial" w:hAnsi="Arial" w:cs="Arial"/>
          <w:sz w:val="22"/>
          <w:szCs w:val="22"/>
        </w:rPr>
        <w:t>. Ukoliko je programer siguran da</w:t>
      </w:r>
      <w:r w:rsidR="00CB72AF">
        <w:rPr>
          <w:rFonts w:ascii="Arial" w:hAnsi="Arial" w:cs="Arial"/>
          <w:sz w:val="22"/>
          <w:szCs w:val="22"/>
        </w:rPr>
        <w:t xml:space="preserve"> vrijednost spremljena u objektu tipa klase roditelja predstavlja objekt tipa klase djeteta, može koristiti ključnu riječ </w:t>
      </w:r>
      <w:r w:rsidR="00CB72AF" w:rsidRPr="00CB72AF">
        <w:rPr>
          <w:rFonts w:ascii="Arial" w:hAnsi="Arial" w:cs="Arial"/>
          <w:b/>
          <w:bCs/>
          <w:i/>
          <w:iCs/>
          <w:sz w:val="22"/>
          <w:szCs w:val="22"/>
        </w:rPr>
        <w:t>as</w:t>
      </w:r>
      <w:r w:rsidR="00CB72AF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CB72AF">
        <w:rPr>
          <w:rFonts w:ascii="Arial" w:hAnsi="Arial" w:cs="Arial"/>
          <w:sz w:val="22"/>
          <w:szCs w:val="22"/>
        </w:rPr>
        <w:t>kako bi pretvorio objekt tipa klase roditelj u objekt tipa klase djeteta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typecasts.html","accessed":{"date-parts":[["2020","7","25"]]},"author":[{"dropping-particle":"","family":"JetBrains s.r.o.","given":"","non-dropping-particle":"","parse-names":false,"suffix":""}],"id":"ITEM-1","issued":{"date-parts":[["2020"]]},"title":"Kotlin pretvorpa tipova podataka","type":"webpage"},"uris":["http://www.mendeley.com/documents/?uuid=a80c43e6-dbc9-4ace-822f-84baddffe329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h)</w:t>
      </w:r>
      <w:r w:rsidR="002B461C">
        <w:rPr>
          <w:rFonts w:ascii="Arial" w:hAnsi="Arial" w:cs="Arial"/>
          <w:sz w:val="22"/>
          <w:szCs w:val="22"/>
        </w:rPr>
        <w:fldChar w:fldCharType="end"/>
      </w:r>
      <w:r w:rsidR="00CB72AF">
        <w:rPr>
          <w:rFonts w:ascii="Arial" w:hAnsi="Arial" w:cs="Arial"/>
          <w:sz w:val="22"/>
          <w:szCs w:val="22"/>
        </w:rPr>
        <w:t>.</w:t>
      </w:r>
      <w:r w:rsidR="002B461C">
        <w:rPr>
          <w:rFonts w:ascii="Arial" w:hAnsi="Arial" w:cs="Arial"/>
          <w:sz w:val="22"/>
          <w:szCs w:val="22"/>
        </w:rPr>
        <w:t xml:space="preserve"> Ukoliko pretvorba nije moguća dogoditi će se iznimka.</w:t>
      </w:r>
    </w:p>
    <w:p w14:paraId="60BA7FC9" w14:textId="10F5336B" w:rsidR="00CB72AF" w:rsidRPr="00711A0A" w:rsidRDefault="00CB72AF" w:rsidP="00CB72AF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>
        <w:t>vratiDuljinuRijeci</w:t>
      </w:r>
      <w:proofErr w:type="spellEnd"/>
      <w:r w:rsidRPr="00950C76">
        <w:t>(</w:t>
      </w:r>
      <w:r>
        <w:t xml:space="preserve">objekt: </w:t>
      </w:r>
      <w:proofErr w:type="spellStart"/>
      <w:r>
        <w:t>Any</w:t>
      </w:r>
      <w:proofErr w:type="spellEnd"/>
      <w:r w:rsidRPr="00950C76">
        <w:t>)</w:t>
      </w:r>
      <w:r>
        <w:t xml:space="preserve">: </w:t>
      </w:r>
      <w:proofErr w:type="spellStart"/>
      <w:r>
        <w:t>Int</w:t>
      </w:r>
      <w:proofErr w:type="spellEnd"/>
      <w:r w:rsidRPr="00950C76">
        <w:t xml:space="preserve"> {</w:t>
      </w:r>
    </w:p>
    <w:p w14:paraId="071621F7" w14:textId="77777777" w:rsidR="00CB72AF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if</w:t>
      </w:r>
      <w:proofErr w:type="spellEnd"/>
      <w:r>
        <w:t xml:space="preserve"> (objekt </w:t>
      </w:r>
      <w:proofErr w:type="spellStart"/>
      <w:r w:rsidRPr="00CB72AF">
        <w:rPr>
          <w:b/>
          <w:bCs/>
        </w:rP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>) {</w:t>
      </w:r>
    </w:p>
    <w:p w14:paraId="0465B1AB" w14:textId="77777777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return</w:t>
      </w:r>
      <w:proofErr w:type="spellEnd"/>
      <w:r>
        <w:t xml:space="preserve"> </w:t>
      </w:r>
      <w:proofErr w:type="spellStart"/>
      <w:r>
        <w:t>objekt.length</w:t>
      </w:r>
      <w:proofErr w:type="spellEnd"/>
      <w:r>
        <w:t xml:space="preserve"> // unutar ovog </w:t>
      </w:r>
      <w:proofErr w:type="spellStart"/>
      <w:r>
        <w:t>if</w:t>
      </w:r>
      <w:proofErr w:type="spellEnd"/>
      <w:r>
        <w:t xml:space="preserve"> bloka objekt</w:t>
      </w:r>
    </w:p>
    <w:p w14:paraId="3A450E4F" w14:textId="0778B356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  <w:t xml:space="preserve">automatski pretvoren u tip podataka </w:t>
      </w:r>
      <w:proofErr w:type="spellStart"/>
      <w:r>
        <w:t>String</w:t>
      </w:r>
      <w:proofErr w:type="spellEnd"/>
    </w:p>
    <w:p w14:paraId="6DC53050" w14:textId="3C849720" w:rsidR="00CB72AF" w:rsidRDefault="00CB72AF" w:rsidP="00CB72AF">
      <w:pPr>
        <w:pStyle w:val="HTMLPreformatted"/>
        <w:spacing w:after="120"/>
        <w:ind w:left="357"/>
      </w:pPr>
      <w:r>
        <w:tab/>
        <w:t xml:space="preserve">    }</w:t>
      </w:r>
    </w:p>
    <w:p w14:paraId="45A678E5" w14:textId="172EFA51" w:rsidR="00CB72AF" w:rsidRPr="00950C76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-1</w:t>
      </w:r>
      <w:r w:rsidR="002B461C">
        <w:t xml:space="preserve"> // ovdje je objekt tipa </w:t>
      </w:r>
      <w:proofErr w:type="spellStart"/>
      <w:r w:rsidR="002B461C">
        <w:t>Any</w:t>
      </w:r>
      <w:proofErr w:type="spellEnd"/>
    </w:p>
    <w:p w14:paraId="40DB554A" w14:textId="30F43FBB" w:rsidR="00CB72AF" w:rsidRDefault="00CB72AF" w:rsidP="00CB72AF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1181DF18" w14:textId="07F6EB12" w:rsidR="00CB72AF" w:rsidRDefault="00CB72AF" w:rsidP="00CB72AF">
      <w:pPr>
        <w:pStyle w:val="HTMLPreformatted"/>
        <w:spacing w:after="120"/>
      </w:pPr>
      <w:r>
        <w:tab/>
        <w:t>-----------------------------------------------------------------</w:t>
      </w:r>
    </w:p>
    <w:p w14:paraId="26A4C4CB" w14:textId="515ED73C" w:rsidR="00CB72AF" w:rsidRDefault="00CB72AF" w:rsidP="00CB72AF">
      <w:pPr>
        <w:pStyle w:val="HTMLPreformatted"/>
        <w:spacing w:after="120"/>
      </w:pPr>
      <w:r>
        <w:tab/>
        <w:t xml:space="preserve">val objekt: </w:t>
      </w:r>
      <w:proofErr w:type="spellStart"/>
      <w:r>
        <w:t>Any</w:t>
      </w:r>
      <w:proofErr w:type="spellEnd"/>
      <w:r>
        <w:t xml:space="preserve"> = "Neki </w:t>
      </w:r>
      <w:proofErr w:type="spellStart"/>
      <w:r>
        <w:t>string</w:t>
      </w:r>
      <w:proofErr w:type="spellEnd"/>
      <w:r>
        <w:t>"</w:t>
      </w:r>
    </w:p>
    <w:p w14:paraId="3E73EA2B" w14:textId="63F77134" w:rsidR="00CB72AF" w:rsidRDefault="00CB72AF" w:rsidP="00CB72AF">
      <w:pPr>
        <w:pStyle w:val="HTMLPreformatted"/>
        <w:spacing w:after="120"/>
      </w:pPr>
      <w:r>
        <w:tab/>
        <w:t xml:space="preserve">val </w:t>
      </w:r>
      <w:proofErr w:type="spellStart"/>
      <w:r>
        <w:t>rijec</w:t>
      </w:r>
      <w:proofErr w:type="spellEnd"/>
      <w:r>
        <w:t xml:space="preserve"> = objekt </w:t>
      </w:r>
      <w:r w:rsidRPr="00CB72AF">
        <w:rPr>
          <w:b/>
          <w:bCs/>
        </w:rPr>
        <w:t>as</w:t>
      </w:r>
      <w:r>
        <w:t xml:space="preserve"> </w:t>
      </w:r>
      <w:proofErr w:type="spellStart"/>
      <w:r>
        <w:t>String</w:t>
      </w:r>
      <w:proofErr w:type="spellEnd"/>
      <w:r>
        <w:t xml:space="preserve"> // </w:t>
      </w:r>
      <w:proofErr w:type="spellStart"/>
      <w:r>
        <w:t>rijec</w:t>
      </w:r>
      <w:proofErr w:type="spellEnd"/>
      <w:r>
        <w:t xml:space="preserve"> je tipa podat</w:t>
      </w:r>
      <w:r w:rsidR="002B461C">
        <w:t>a</w:t>
      </w:r>
      <w:r>
        <w:t xml:space="preserve">ka </w:t>
      </w:r>
      <w:proofErr w:type="spellStart"/>
      <w:r>
        <w:t>String</w:t>
      </w:r>
      <w:proofErr w:type="spellEnd"/>
    </w:p>
    <w:p w14:paraId="26BECB48" w14:textId="00895882" w:rsidR="002B461C" w:rsidRDefault="002B461C" w:rsidP="00CB72AF">
      <w:pPr>
        <w:pStyle w:val="HTMLPreformatted"/>
        <w:spacing w:after="120"/>
      </w:pPr>
    </w:p>
    <w:p w14:paraId="17D7441E" w14:textId="05A5ADED" w:rsidR="002B461C" w:rsidRDefault="002B461C" w:rsidP="00715367">
      <w:pPr>
        <w:pStyle w:val="FOINaslov4"/>
        <w:outlineLvl w:val="3"/>
      </w:pPr>
      <w:bookmarkStart w:id="17" w:name="_Toc46572634"/>
      <w:r>
        <w:t>For</w:t>
      </w:r>
      <w:r w:rsidR="006D3445">
        <w:t xml:space="preserve"> i </w:t>
      </w:r>
      <w:proofErr w:type="spellStart"/>
      <w:r>
        <w:t>While</w:t>
      </w:r>
      <w:proofErr w:type="spellEnd"/>
      <w:r>
        <w:t xml:space="preserve"> petlje</w:t>
      </w:r>
      <w:r w:rsidR="006D3445">
        <w:t xml:space="preserve"> te Raspon</w:t>
      </w:r>
      <w:r w:rsidR="00715367">
        <w:t>i</w:t>
      </w:r>
      <w:bookmarkEnd w:id="17"/>
    </w:p>
    <w:p w14:paraId="51B13C86" w14:textId="3141CA13" w:rsidR="002B461C" w:rsidRPr="00100DDD" w:rsidRDefault="002B461C" w:rsidP="00350F3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50F33">
        <w:rPr>
          <w:rFonts w:ascii="Arial" w:hAnsi="Arial" w:cs="Arial"/>
          <w:i/>
          <w:iCs/>
          <w:sz w:val="22"/>
          <w:szCs w:val="22"/>
        </w:rPr>
        <w:t>For</w:t>
      </w:r>
      <w:r w:rsidRPr="00350F33">
        <w:rPr>
          <w:rFonts w:ascii="Arial" w:hAnsi="Arial" w:cs="Arial"/>
          <w:sz w:val="22"/>
          <w:szCs w:val="22"/>
        </w:rPr>
        <w:t xml:space="preserve"> i </w:t>
      </w:r>
      <w:proofErr w:type="spellStart"/>
      <w:r w:rsidRPr="00350F33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Pr="00350F33">
        <w:rPr>
          <w:rFonts w:ascii="Arial" w:hAnsi="Arial" w:cs="Arial"/>
          <w:sz w:val="22"/>
          <w:szCs w:val="22"/>
        </w:rPr>
        <w:t xml:space="preserve"> petlje </w:t>
      </w:r>
      <w:r w:rsidR="00350F33" w:rsidRPr="00350F33">
        <w:rPr>
          <w:rFonts w:ascii="Arial" w:hAnsi="Arial" w:cs="Arial"/>
          <w:sz w:val="22"/>
          <w:szCs w:val="22"/>
        </w:rPr>
        <w:t xml:space="preserve">su vrlo slične programskom jeziku Java. Jedina razlika koju sam mogao uočiti je da klasična </w:t>
      </w:r>
      <w:r w:rsidR="00350F33" w:rsidRPr="00350F33">
        <w:rPr>
          <w:rFonts w:ascii="Arial" w:hAnsi="Arial" w:cs="Arial"/>
          <w:i/>
          <w:iCs/>
          <w:sz w:val="22"/>
          <w:szCs w:val="22"/>
        </w:rPr>
        <w:t>for</w:t>
      </w:r>
      <w:r w:rsidR="00350F33" w:rsidRPr="00350F33">
        <w:rPr>
          <w:rFonts w:ascii="Arial" w:hAnsi="Arial" w:cs="Arial"/>
          <w:sz w:val="22"/>
          <w:szCs w:val="22"/>
        </w:rPr>
        <w:t xml:space="preserve"> petlja sa 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iteratorom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 više nije podržana. Umjesto toga može se koristiti nešto što iz Kotlina nazivaju raspon (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eng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350F33" w:rsidRPr="00350F33">
        <w:rPr>
          <w:rFonts w:ascii="Arial" w:hAnsi="Arial" w:cs="Arial"/>
          <w:i/>
          <w:iCs/>
          <w:sz w:val="22"/>
          <w:szCs w:val="22"/>
        </w:rPr>
        <w:t>range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>)</w:t>
      </w:r>
      <w:r w:rsidR="00350F33">
        <w:rPr>
          <w:rFonts w:ascii="Arial" w:hAnsi="Arial" w:cs="Arial"/>
          <w:sz w:val="22"/>
          <w:szCs w:val="22"/>
        </w:rPr>
        <w:t xml:space="preserve">. Kako bi se pristupalo elementu kolekcije, koristi se ključna riječ </w:t>
      </w:r>
      <w:proofErr w:type="spellStart"/>
      <w:r w:rsidR="00350F33" w:rsidRPr="00350F33"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 w:rsidR="00100DDD">
        <w:rPr>
          <w:rFonts w:ascii="Arial" w:hAnsi="Arial" w:cs="Arial"/>
          <w:sz w:val="22"/>
          <w:szCs w:val="22"/>
        </w:rPr>
        <w:t xml:space="preserve">. Slijedi primjer </w:t>
      </w:r>
      <w:r w:rsidR="00100DDD">
        <w:rPr>
          <w:rFonts w:ascii="Arial" w:hAnsi="Arial" w:cs="Arial"/>
          <w:i/>
          <w:iCs/>
          <w:sz w:val="22"/>
          <w:szCs w:val="22"/>
        </w:rPr>
        <w:t xml:space="preserve">for </w:t>
      </w:r>
      <w:r w:rsidR="00100DDD">
        <w:rPr>
          <w:rFonts w:ascii="Arial" w:hAnsi="Arial" w:cs="Arial"/>
          <w:sz w:val="22"/>
          <w:szCs w:val="22"/>
        </w:rPr>
        <w:t>petlje:</w:t>
      </w:r>
    </w:p>
    <w:p w14:paraId="5720B275" w14:textId="77777777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102C4E5E" w14:textId="7E09FD4D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proofErr w:type="spellStart"/>
      <w:r>
        <w:t>elem</w:t>
      </w:r>
      <w:proofErr w:type="spellEnd"/>
      <w:r>
        <w:t xml:space="preserve">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Pr="00950C76">
        <w:t>)</w:t>
      </w:r>
      <w:r>
        <w:t xml:space="preserve"> </w:t>
      </w:r>
      <w:r w:rsidRPr="00950C76">
        <w:t>{</w:t>
      </w:r>
    </w:p>
    <w:p w14:paraId="6C9CA1B7" w14:textId="31E90F4C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proofErr w:type="spellStart"/>
      <w:r>
        <w:t>elem</w:t>
      </w:r>
      <w:proofErr w:type="spellEnd"/>
      <w:r>
        <w:t>) // ispis: jedan, dva, tri</w:t>
      </w:r>
    </w:p>
    <w:p w14:paraId="4FF4CCFC" w14:textId="26F5A0FD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382DD105" w14:textId="1EA1449E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7B7110BB" w14:textId="1C067365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r w:rsidR="00100DDD">
        <w:t xml:space="preserve">(indeks, </w:t>
      </w:r>
      <w:proofErr w:type="spellStart"/>
      <w:r w:rsidR="00100DDD">
        <w:t>elem</w:t>
      </w:r>
      <w:proofErr w:type="spellEnd"/>
      <w:r w:rsidR="00100DDD">
        <w:t xml:space="preserve">)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="00100DDD">
        <w:t>.</w:t>
      </w:r>
      <w:proofErr w:type="spellStart"/>
      <w:r w:rsidR="00100DDD">
        <w:t>withIndex</w:t>
      </w:r>
      <w:proofErr w:type="spellEnd"/>
      <w:r w:rsidR="00100DDD">
        <w:t>()</w:t>
      </w:r>
      <w:r w:rsidRPr="00950C76">
        <w:t>)</w:t>
      </w:r>
      <w:r>
        <w:t xml:space="preserve"> </w:t>
      </w:r>
      <w:r w:rsidRPr="00950C76">
        <w:t>{</w:t>
      </w:r>
    </w:p>
    <w:p w14:paraId="3B9BDF21" w14:textId="05105D87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="00100DDD">
        <w:t>"Element: $</w:t>
      </w:r>
      <w:proofErr w:type="spellStart"/>
      <w:r w:rsidR="00100DDD">
        <w:t>elem</w:t>
      </w:r>
      <w:proofErr w:type="spellEnd"/>
      <w:r w:rsidR="00100DDD">
        <w:t xml:space="preserve"> sa indeksom: $indeks"</w:t>
      </w:r>
      <w:r>
        <w:t>)</w:t>
      </w:r>
    </w:p>
    <w:p w14:paraId="65CBBEF1" w14:textId="5BB1C53C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4DE88449" w14:textId="77777777" w:rsidR="00100DDD" w:rsidRDefault="00100DDD" w:rsidP="00350F33">
      <w:pPr>
        <w:pStyle w:val="HTMLPreformatted"/>
        <w:spacing w:after="120"/>
        <w:ind w:left="357"/>
      </w:pPr>
    </w:p>
    <w:p w14:paraId="521870BD" w14:textId="052D3090" w:rsidR="00274441" w:rsidRDefault="00100DDD" w:rsidP="0027444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100DDD">
        <w:rPr>
          <w:rFonts w:ascii="Arial" w:hAnsi="Arial" w:cs="Arial"/>
          <w:sz w:val="22"/>
          <w:szCs w:val="22"/>
        </w:rPr>
        <w:lastRenderedPageBreak/>
        <w:t xml:space="preserve">Ukoliko je programeru potreban indeks unutar for petlje, može pozvati funkciju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withIndex</w:t>
      </w:r>
      <w:proofErr w:type="spellEnd"/>
      <w:r w:rsidRPr="00100DDD">
        <w:rPr>
          <w:rFonts w:ascii="Arial" w:hAnsi="Arial" w:cs="Arial"/>
          <w:i/>
          <w:iCs/>
          <w:sz w:val="22"/>
          <w:szCs w:val="22"/>
        </w:rPr>
        <w:t>()</w:t>
      </w:r>
      <w:r w:rsidRPr="00100DDD">
        <w:rPr>
          <w:rFonts w:ascii="Arial" w:hAnsi="Arial" w:cs="Arial"/>
          <w:sz w:val="22"/>
          <w:szCs w:val="22"/>
        </w:rPr>
        <w:t xml:space="preserve"> nad kolekcijom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66024C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ntrol-flow.html#for-loops","accessed":{"date-parts":[["2020","7","25"]]},"author":[{"dropping-particle":"","family":"JetBrains s.r.o.","given":"","non-dropping-particle":"","parse-names":false,"suffix":""}],"id":"ITEM-1","issued":{"date-parts":[["2020"]]},"title":"For petlja Kotlin","type":"webpage"},"uris":["http://www.mendeley.com/documents/?uuid=31fa27ec-1bf5-4121-99aa-f52fb4cbd1d3"]}],"mendeley":{"formattedCitation":"(JetBrains s.r.o., 2020b)","plainTextFormattedCitation":"(JetBrains s.r.o., 2020b)","previouslyFormattedCitation":"(JetBrains s.r.o., 2020b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6D3445" w:rsidRPr="006D3445">
        <w:rPr>
          <w:rFonts w:ascii="Arial" w:hAnsi="Arial" w:cs="Arial"/>
          <w:noProof/>
          <w:sz w:val="22"/>
          <w:szCs w:val="22"/>
        </w:rPr>
        <w:t>(JetBrains s.r.o., 2020b)</w:t>
      </w:r>
      <w:r w:rsidR="006D3445">
        <w:rPr>
          <w:rFonts w:ascii="Arial" w:hAnsi="Arial" w:cs="Arial"/>
          <w:sz w:val="22"/>
          <w:szCs w:val="22"/>
        </w:rPr>
        <w:fldChar w:fldCharType="end"/>
      </w:r>
      <w:r w:rsidRPr="00100DDD">
        <w:rPr>
          <w:rFonts w:ascii="Arial" w:hAnsi="Arial" w:cs="Arial"/>
          <w:sz w:val="22"/>
          <w:szCs w:val="22"/>
        </w:rPr>
        <w:t>. Na taj način programer ima dostupno i indeks elementa te samu vrijednost element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ListOf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() </w:t>
      </w:r>
      <w:r>
        <w:rPr>
          <w:rFonts w:ascii="Arial" w:hAnsi="Arial" w:cs="Arial"/>
          <w:sz w:val="22"/>
          <w:szCs w:val="22"/>
        </w:rPr>
        <w:t>je funkcija koja je dostupna standardno u Kotlinu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.collections/list-of.html","accessed":{"date-parts":[["2020","7","25"]]},"author":[{"dropping-particle":"","family":"JetBrains s.r.o.","given":"","non-dropping-particle":"","parse-names":false,"suffix":""}],"id":"ITEM-1","issued":{"date-parts":[["2020"]]},"title":"ListOf Kotlin","type":"webpage"},"uris":["http://www.mendeley.com/documents/?uuid=97930e4d-6656-44ac-8027-d454e970383a"]}],"mendeley":{"formattedCitation":"(JetBrains s.r.o., 2020k)","plainTextFormattedCitation":"(JetBrains s.r.o., 2020k)","previouslyFormattedCitation":"(JetBrains s.r.o., 2020j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k)</w:t>
      </w:r>
      <w:r w:rsidR="006D3445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</w:t>
      </w:r>
      <w:r w:rsidR="006D3445">
        <w:rPr>
          <w:rFonts w:ascii="Arial" w:hAnsi="Arial" w:cs="Arial"/>
          <w:sz w:val="22"/>
          <w:szCs w:val="22"/>
        </w:rPr>
        <w:t>Navedena f</w:t>
      </w:r>
      <w:r>
        <w:rPr>
          <w:rFonts w:ascii="Arial" w:hAnsi="Arial" w:cs="Arial"/>
          <w:sz w:val="22"/>
          <w:szCs w:val="22"/>
        </w:rPr>
        <w:t>unkcija kreira listu od navedenih elemenata.</w:t>
      </w:r>
      <w:r w:rsidR="00274441">
        <w:rPr>
          <w:rFonts w:ascii="Arial" w:hAnsi="Arial" w:cs="Arial"/>
          <w:sz w:val="22"/>
          <w:szCs w:val="22"/>
        </w:rPr>
        <w:t xml:space="preserve"> Slijedi primjer klasične Java </w:t>
      </w:r>
      <w:r w:rsidR="00274441">
        <w:rPr>
          <w:rFonts w:ascii="Arial" w:hAnsi="Arial" w:cs="Arial"/>
          <w:i/>
          <w:iCs/>
          <w:sz w:val="22"/>
          <w:szCs w:val="22"/>
        </w:rPr>
        <w:t xml:space="preserve">for </w:t>
      </w:r>
      <w:r w:rsidR="00274441">
        <w:rPr>
          <w:rFonts w:ascii="Arial" w:hAnsi="Arial" w:cs="Arial"/>
          <w:sz w:val="22"/>
          <w:szCs w:val="22"/>
        </w:rPr>
        <w:t>petlje te kako bi se isto kod napisao u Kotlinu koristeći raspon</w:t>
      </w:r>
      <w:r w:rsidR="002148D3">
        <w:rPr>
          <w:rFonts w:ascii="Arial" w:hAnsi="Arial" w:cs="Arial"/>
          <w:sz w:val="22"/>
          <w:szCs w:val="22"/>
        </w:rPr>
        <w:t>e</w:t>
      </w:r>
      <w:r w:rsidR="00274441">
        <w:rPr>
          <w:rFonts w:ascii="Arial" w:hAnsi="Arial" w:cs="Arial"/>
          <w:sz w:val="22"/>
          <w:szCs w:val="22"/>
        </w:rPr>
        <w:t>.</w:t>
      </w:r>
    </w:p>
    <w:p w14:paraId="3E587F5E" w14:textId="5EA1DD09" w:rsidR="00274441" w:rsidRPr="00711A0A" w:rsidRDefault="00274441" w:rsidP="00274441">
      <w:pPr>
        <w:pStyle w:val="HTMLPreformatted"/>
        <w:spacing w:after="120"/>
        <w:ind w:left="357"/>
      </w:pPr>
      <w:r>
        <w:tab/>
        <w:t>for</w:t>
      </w:r>
      <w:r w:rsidRPr="00950C76">
        <w:t xml:space="preserve"> (</w:t>
      </w:r>
      <w:proofErr w:type="spellStart"/>
      <w:r>
        <w:t>int</w:t>
      </w:r>
      <w:proofErr w:type="spellEnd"/>
      <w:r>
        <w:t xml:space="preserve"> i = 0; i &lt; 10; i = i + 2)</w:t>
      </w:r>
      <w:r w:rsidRPr="00950C76">
        <w:t>{</w:t>
      </w:r>
    </w:p>
    <w:p w14:paraId="641B00EE" w14:textId="5385BDA7" w:rsidR="00274441" w:rsidRPr="00950C76" w:rsidRDefault="00274441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System.out.println</w:t>
      </w:r>
      <w:proofErr w:type="spellEnd"/>
      <w:r>
        <w:t xml:space="preserve">(i) // java ispis: 0, 2, 4, 6, 8 </w:t>
      </w:r>
    </w:p>
    <w:p w14:paraId="0E21B96A" w14:textId="77777777" w:rsidR="00274441" w:rsidRDefault="00274441" w:rsidP="00274441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364C4808" w14:textId="68ABCB0F" w:rsidR="00274441" w:rsidRDefault="002148D3" w:rsidP="00274441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1AA8DC8B" w14:textId="5DEF628B" w:rsidR="002148D3" w:rsidRDefault="00274441" w:rsidP="00274441">
      <w:pPr>
        <w:pStyle w:val="HTMLPreformatted"/>
        <w:spacing w:after="120"/>
        <w:ind w:left="357"/>
      </w:pPr>
      <w:r>
        <w:tab/>
        <w:t>for (</w:t>
      </w:r>
      <w:r w:rsidR="00557024">
        <w:t xml:space="preserve">i </w:t>
      </w:r>
      <w:proofErr w:type="spellStart"/>
      <w:r w:rsidR="00557024" w:rsidRPr="002148D3">
        <w:rPr>
          <w:b/>
          <w:bCs/>
        </w:rPr>
        <w:t>in</w:t>
      </w:r>
      <w:proofErr w:type="spellEnd"/>
      <w:r w:rsidR="00557024">
        <w:t xml:space="preserve"> </w:t>
      </w:r>
      <w:r w:rsidR="002148D3">
        <w:t xml:space="preserve">0..10 </w:t>
      </w:r>
      <w:proofErr w:type="spellStart"/>
      <w:r w:rsidR="002148D3">
        <w:t>step</w:t>
      </w:r>
      <w:proofErr w:type="spellEnd"/>
      <w:r w:rsidR="002148D3">
        <w:t xml:space="preserve"> 2) {</w:t>
      </w:r>
    </w:p>
    <w:p w14:paraId="306786BB" w14:textId="3193AB6B" w:rsidR="002148D3" w:rsidRDefault="002148D3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i) // </w:t>
      </w:r>
      <w:proofErr w:type="spellStart"/>
      <w:r>
        <w:t>Kotlin</w:t>
      </w:r>
      <w:proofErr w:type="spellEnd"/>
      <w:r>
        <w:t xml:space="preserve"> ekvivalent gornjeg Java koda</w:t>
      </w:r>
    </w:p>
    <w:p w14:paraId="7AFF84BF" w14:textId="0923FF3E" w:rsidR="00274441" w:rsidRDefault="002148D3" w:rsidP="00274441">
      <w:pPr>
        <w:pStyle w:val="HTMLPreformatted"/>
        <w:spacing w:after="120"/>
        <w:ind w:left="357"/>
      </w:pPr>
      <w:r>
        <w:tab/>
        <w:t>}</w:t>
      </w:r>
    </w:p>
    <w:p w14:paraId="505E0CD7" w14:textId="4C152182" w:rsidR="002148D3" w:rsidRDefault="002148D3" w:rsidP="002148D3">
      <w:pPr>
        <w:pStyle w:val="HTMLPreformatted"/>
        <w:spacing w:after="120"/>
      </w:pPr>
      <w:r>
        <w:tab/>
        <w:t>-----------------------------------------------------------------</w:t>
      </w:r>
    </w:p>
    <w:p w14:paraId="56408417" w14:textId="7DBD68F5" w:rsidR="002148D3" w:rsidRDefault="002148D3" w:rsidP="002148D3">
      <w:pPr>
        <w:pStyle w:val="HTMLPreformatted"/>
        <w:spacing w:after="120"/>
      </w:pPr>
      <w:r>
        <w:tab/>
        <w:t>val i = 1</w:t>
      </w:r>
    </w:p>
    <w:p w14:paraId="5DCF288C" w14:textId="43A44D81" w:rsidR="002148D3" w:rsidRDefault="002148D3" w:rsidP="002148D3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i </w:t>
      </w:r>
      <w:r w:rsidRPr="00FC628D">
        <w:rPr>
          <w:b/>
          <w:bCs/>
        </w:rPr>
        <w:t>!</w:t>
      </w:r>
      <w:proofErr w:type="spellStart"/>
      <w:r w:rsidRPr="00FC628D">
        <w:rPr>
          <w:b/>
          <w:bCs/>
        </w:rPr>
        <w:t>in</w:t>
      </w:r>
      <w:proofErr w:type="spellEnd"/>
      <w:r>
        <w:t xml:space="preserve"> 2..i + 6) {</w:t>
      </w:r>
    </w:p>
    <w:p w14:paraId="279BBB1A" w14:textId="299E093A" w:rsidR="002148D3" w:rsidRDefault="002148D3" w:rsidP="002148D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nije u rasponu brojeva")</w:t>
      </w:r>
    </w:p>
    <w:p w14:paraId="5DF161DC" w14:textId="77777777" w:rsidR="002148D3" w:rsidRDefault="002148D3" w:rsidP="00274441">
      <w:pPr>
        <w:pStyle w:val="HTMLPreformatted"/>
        <w:spacing w:after="120"/>
        <w:ind w:left="357"/>
      </w:pPr>
      <w:r>
        <w:tab/>
        <w:t xml:space="preserve">} // izraz sa </w:t>
      </w:r>
      <w:proofErr w:type="spellStart"/>
      <w:r>
        <w:t>in</w:t>
      </w:r>
      <w:proofErr w:type="spellEnd"/>
      <w:r>
        <w:t xml:space="preserve"> operatorom može također vratiti i logičku</w:t>
      </w:r>
    </w:p>
    <w:p w14:paraId="29631D77" w14:textId="4ADB1998" w:rsidR="002148D3" w:rsidRDefault="002148D3" w:rsidP="00274441">
      <w:pPr>
        <w:pStyle w:val="HTMLPreformatted"/>
        <w:spacing w:after="120"/>
        <w:ind w:left="357"/>
      </w:pPr>
      <w:r>
        <w:tab/>
        <w:t xml:space="preserve">     vrijednost</w:t>
      </w:r>
    </w:p>
    <w:p w14:paraId="3612B6DA" w14:textId="5271CA23" w:rsidR="002148D3" w:rsidRDefault="002148D3" w:rsidP="002148D3">
      <w:pPr>
        <w:pStyle w:val="HTMLPreformatted"/>
        <w:spacing w:after="120"/>
      </w:pPr>
    </w:p>
    <w:p w14:paraId="72648C75" w14:textId="3AAA108D" w:rsidR="002148D3" w:rsidRDefault="002148D3" w:rsidP="00FC628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FC628D">
        <w:rPr>
          <w:rFonts w:ascii="Arial" w:hAnsi="Arial" w:cs="Arial"/>
          <w:sz w:val="22"/>
          <w:szCs w:val="22"/>
        </w:rPr>
        <w:t xml:space="preserve">Slijedi primjer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</w:t>
      </w:r>
      <w:r w:rsidRPr="00F13AD6">
        <w:rPr>
          <w:rFonts w:ascii="Arial" w:hAnsi="Arial" w:cs="Arial"/>
          <w:i/>
          <w:iCs/>
          <w:sz w:val="22"/>
          <w:szCs w:val="22"/>
        </w:rPr>
        <w:t>hile</w:t>
      </w:r>
      <w:proofErr w:type="spellEnd"/>
      <w:r w:rsidRPr="00FC628D">
        <w:rPr>
          <w:rFonts w:ascii="Arial" w:hAnsi="Arial" w:cs="Arial"/>
          <w:sz w:val="22"/>
          <w:szCs w:val="22"/>
        </w:rPr>
        <w:t xml:space="preserve"> petlje</w:t>
      </w:r>
      <w:r w:rsidR="00F13AD6">
        <w:rPr>
          <w:rFonts w:ascii="Arial" w:hAnsi="Arial" w:cs="Arial"/>
          <w:sz w:val="22"/>
          <w:szCs w:val="22"/>
        </w:rPr>
        <w:t xml:space="preserve"> koja kao što sam već spomenuo vrlo nalikuje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="00F13AD6">
        <w:rPr>
          <w:rFonts w:ascii="Arial" w:hAnsi="Arial" w:cs="Arial"/>
          <w:i/>
          <w:iCs/>
          <w:sz w:val="22"/>
          <w:szCs w:val="22"/>
        </w:rPr>
        <w:t xml:space="preserve"> </w:t>
      </w:r>
      <w:r w:rsidR="00F13AD6">
        <w:rPr>
          <w:rFonts w:ascii="Arial" w:hAnsi="Arial" w:cs="Arial"/>
          <w:sz w:val="22"/>
          <w:szCs w:val="22"/>
        </w:rPr>
        <w:t>petlji u programskom jeziku Java</w:t>
      </w:r>
      <w:r w:rsidR="00FC628D" w:rsidRPr="00FC628D">
        <w:rPr>
          <w:rFonts w:ascii="Arial" w:hAnsi="Arial" w:cs="Arial"/>
          <w:sz w:val="22"/>
          <w:szCs w:val="22"/>
        </w:rPr>
        <w:t>:</w:t>
      </w:r>
    </w:p>
    <w:p w14:paraId="5650BFB1" w14:textId="7643E534" w:rsidR="00FC628D" w:rsidRDefault="00FC628D" w:rsidP="00FC628D">
      <w:pPr>
        <w:pStyle w:val="HTMLPreformatted"/>
        <w:spacing w:after="120"/>
        <w:ind w:left="357"/>
      </w:pPr>
      <w:r>
        <w:tab/>
        <w:t xml:space="preserve">val elementi = </w:t>
      </w:r>
      <w:proofErr w:type="spellStart"/>
      <w:r>
        <w:t>listOf</w:t>
      </w:r>
      <w:proofErr w:type="spellEnd"/>
      <w:r>
        <w:t>("jedan", "dva", "tri")</w:t>
      </w:r>
    </w:p>
    <w:p w14:paraId="25BD04A3" w14:textId="0D199286" w:rsidR="00FC628D" w:rsidRDefault="00FC628D" w:rsidP="00FC628D">
      <w:pPr>
        <w:pStyle w:val="HTMLPreformatted"/>
        <w:spacing w:after="120"/>
        <w:ind w:left="357"/>
      </w:pPr>
      <w:r>
        <w:tab/>
        <w:t>val i = 0</w:t>
      </w:r>
    </w:p>
    <w:p w14:paraId="3B858A65" w14:textId="0F2F002F" w:rsidR="00FC628D" w:rsidRPr="00711A0A" w:rsidRDefault="00FC628D" w:rsidP="00FC628D">
      <w:pPr>
        <w:pStyle w:val="HTMLPreformatted"/>
        <w:spacing w:after="120"/>
        <w:ind w:left="357"/>
      </w:pPr>
      <w:r>
        <w:tab/>
      </w:r>
      <w:proofErr w:type="spellStart"/>
      <w:r w:rsidRPr="00FC628D">
        <w:rPr>
          <w:b/>
          <w:bCs/>
        </w:rPr>
        <w:t>while</w:t>
      </w:r>
      <w:proofErr w:type="spellEnd"/>
      <w:r w:rsidRPr="00950C76">
        <w:t xml:space="preserve"> (</w:t>
      </w:r>
      <w:r>
        <w:t xml:space="preserve">i &lt; </w:t>
      </w:r>
      <w:proofErr w:type="spellStart"/>
      <w:r>
        <w:t>elementi.size</w:t>
      </w:r>
      <w:proofErr w:type="spellEnd"/>
      <w:r>
        <w:t>)</w:t>
      </w:r>
      <w:r w:rsidRPr="00950C76">
        <w:t>{</w:t>
      </w:r>
    </w:p>
    <w:p w14:paraId="0D1B2953" w14:textId="2084276B" w:rsidR="00FC628D" w:rsidRPr="00950C76" w:rsidRDefault="00FC628D" w:rsidP="00FC628D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"Element: ${elementi[i]} sa indeksom: $i") </w:t>
      </w:r>
    </w:p>
    <w:p w14:paraId="660D0674" w14:textId="6EE7765E" w:rsidR="00FC628D" w:rsidRDefault="00FC628D" w:rsidP="00FC628D">
      <w:pPr>
        <w:pStyle w:val="HTMLPreformatted"/>
        <w:spacing w:after="120"/>
        <w:ind w:left="357"/>
        <w:rPr>
          <w:i/>
          <w:iCs/>
        </w:rPr>
      </w:pPr>
      <w:r>
        <w:tab/>
      </w:r>
      <w:r w:rsidRPr="00950C76">
        <w:t>}</w:t>
      </w:r>
      <w:r>
        <w:t xml:space="preserve"> // ekvivalent gornje </w:t>
      </w:r>
      <w:r w:rsidRPr="00FC628D">
        <w:rPr>
          <w:i/>
          <w:iCs/>
        </w:rPr>
        <w:t>for</w:t>
      </w:r>
      <w:r>
        <w:t xml:space="preserve"> petlje sa funkcijom </w:t>
      </w:r>
      <w:proofErr w:type="spellStart"/>
      <w:r w:rsidRPr="00FC628D">
        <w:rPr>
          <w:i/>
          <w:iCs/>
        </w:rPr>
        <w:t>withIndex</w:t>
      </w:r>
      <w:proofErr w:type="spellEnd"/>
      <w:r w:rsidRPr="00FC628D">
        <w:rPr>
          <w:i/>
          <w:iCs/>
        </w:rPr>
        <w:t>()</w:t>
      </w:r>
    </w:p>
    <w:p w14:paraId="2E108F88" w14:textId="4C5F300B" w:rsidR="00966C8F" w:rsidRDefault="00966C8F" w:rsidP="00966C8F">
      <w:pPr>
        <w:pStyle w:val="HTMLPreformatted"/>
        <w:spacing w:after="120"/>
        <w:rPr>
          <w:i/>
          <w:iCs/>
        </w:rPr>
      </w:pPr>
    </w:p>
    <w:p w14:paraId="7AC2F574" w14:textId="69952508" w:rsidR="00966C8F" w:rsidRDefault="00966C8F" w:rsidP="00715367">
      <w:pPr>
        <w:pStyle w:val="FOINaslov4"/>
        <w:outlineLvl w:val="3"/>
      </w:pPr>
      <w:bookmarkStart w:id="18" w:name="_Toc46572635"/>
      <w:proofErr w:type="spellStart"/>
      <w:r>
        <w:t>When</w:t>
      </w:r>
      <w:proofErr w:type="spellEnd"/>
      <w:r>
        <w:t xml:space="preserve"> izraz</w:t>
      </w:r>
      <w:bookmarkEnd w:id="18"/>
    </w:p>
    <w:p w14:paraId="1EF55B3A" w14:textId="449F77E0" w:rsidR="00966C8F" w:rsidRDefault="00966C8F" w:rsidP="00966C8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966C8F">
        <w:rPr>
          <w:rFonts w:ascii="Arial" w:hAnsi="Arial" w:cs="Arial"/>
          <w:sz w:val="22"/>
          <w:szCs w:val="22"/>
        </w:rPr>
        <w:t xml:space="preserve">Nešto što je po mome mišljenju vrlo koristan koncept </w:t>
      </w:r>
      <w:r>
        <w:rPr>
          <w:rFonts w:ascii="Arial" w:hAnsi="Arial" w:cs="Arial"/>
          <w:sz w:val="22"/>
          <w:szCs w:val="22"/>
        </w:rPr>
        <w:t xml:space="preserve">u Kotlinu </w:t>
      </w:r>
      <w:r w:rsidRPr="00966C8F">
        <w:rPr>
          <w:rFonts w:ascii="Arial" w:hAnsi="Arial" w:cs="Arial"/>
          <w:sz w:val="22"/>
          <w:szCs w:val="22"/>
        </w:rPr>
        <w:t xml:space="preserve">naziva se </w:t>
      </w:r>
      <w:proofErr w:type="spellStart"/>
      <w:r w:rsidRP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Pr="00966C8F">
        <w:rPr>
          <w:rFonts w:ascii="Arial" w:hAnsi="Arial" w:cs="Arial"/>
          <w:sz w:val="22"/>
          <w:szCs w:val="22"/>
        </w:rPr>
        <w:t xml:space="preserve"> izraz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66C8F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>
        <w:rPr>
          <w:rFonts w:ascii="Arial" w:hAnsi="Arial" w:cs="Arial"/>
          <w:sz w:val="22"/>
          <w:szCs w:val="22"/>
        </w:rPr>
        <w:t xml:space="preserve"> izraz nalikuje na </w:t>
      </w:r>
      <w:proofErr w:type="spellStart"/>
      <w:r>
        <w:rPr>
          <w:rFonts w:ascii="Arial" w:hAnsi="Arial" w:cs="Arial"/>
          <w:sz w:val="22"/>
          <w:szCs w:val="22"/>
        </w:rPr>
        <w:t>switch</w:t>
      </w:r>
      <w:proofErr w:type="spellEnd"/>
      <w:r>
        <w:rPr>
          <w:rFonts w:ascii="Arial" w:hAnsi="Arial" w:cs="Arial"/>
          <w:sz w:val="22"/>
          <w:szCs w:val="22"/>
        </w:rPr>
        <w:t xml:space="preserve"> izraz u programskome jeziku Java</w:t>
      </w:r>
      <w:r w:rsidR="0066024C">
        <w:rPr>
          <w:rFonts w:ascii="Arial" w:hAnsi="Arial" w:cs="Arial"/>
          <w:sz w:val="22"/>
          <w:szCs w:val="22"/>
        </w:rPr>
        <w:t xml:space="preserve"> no mnogo je moćniji. </w:t>
      </w:r>
      <w:proofErr w:type="spellStart"/>
      <w:r w:rsid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i/>
          <w:iCs/>
          <w:sz w:val="22"/>
          <w:szCs w:val="22"/>
        </w:rPr>
        <w:t xml:space="preserve"> </w:t>
      </w:r>
      <w:r w:rsidR="0066024C">
        <w:rPr>
          <w:rFonts w:ascii="Arial" w:hAnsi="Arial" w:cs="Arial"/>
          <w:sz w:val="22"/>
          <w:szCs w:val="22"/>
        </w:rPr>
        <w:t xml:space="preserve">izraz se </w:t>
      </w:r>
      <w:proofErr w:type="spellStart"/>
      <w:r w:rsidR="0066024C">
        <w:rPr>
          <w:rFonts w:ascii="Arial" w:hAnsi="Arial" w:cs="Arial"/>
          <w:sz w:val="22"/>
          <w:szCs w:val="22"/>
        </w:rPr>
        <w:t>defnira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korištenjem ključne riječi </w:t>
      </w:r>
      <w:proofErr w:type="spellStart"/>
      <w:r w:rsidR="0066024C" w:rsidRPr="0066024C">
        <w:rPr>
          <w:rFonts w:ascii="Arial" w:hAnsi="Arial" w:cs="Arial"/>
          <w:b/>
          <w:bCs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b/>
          <w:bCs/>
          <w:i/>
          <w:iCs/>
          <w:sz w:val="22"/>
          <w:szCs w:val="22"/>
        </w:rPr>
        <w:t>.</w:t>
      </w:r>
      <w:r w:rsidR="0066024C">
        <w:rPr>
          <w:rFonts w:ascii="Arial" w:hAnsi="Arial" w:cs="Arial"/>
          <w:sz w:val="22"/>
          <w:szCs w:val="22"/>
        </w:rPr>
        <w:t xml:space="preserve"> Prikazati ću moć ovog koncepta na primjeru sa službene </w:t>
      </w:r>
      <w:proofErr w:type="spellStart"/>
      <w:r w:rsidR="0066024C">
        <w:rPr>
          <w:rFonts w:ascii="Arial" w:hAnsi="Arial" w:cs="Arial"/>
          <w:sz w:val="22"/>
          <w:szCs w:val="22"/>
        </w:rPr>
        <w:t>Kotlin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dokumentacije </w:t>
      </w:r>
      <w:r w:rsidR="0066024C"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g)","plainTextFormattedCitation":"(JetBrains s.r.o., 2020g)","previouslyFormattedCitation":"(JetBrains s.r.o., 2020f)"},"properties":{"noteIndex":0},"schema":"https://github.com/citation-style-language/schema/raw/master/csl-citation.json"}</w:instrText>
      </w:r>
      <w:r w:rsidR="0066024C"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g)</w:t>
      </w:r>
      <w:r w:rsidR="0066024C">
        <w:rPr>
          <w:rFonts w:ascii="Arial" w:hAnsi="Arial" w:cs="Arial"/>
          <w:sz w:val="22"/>
          <w:szCs w:val="22"/>
        </w:rPr>
        <w:fldChar w:fldCharType="end"/>
      </w:r>
      <w:r w:rsidR="0066024C">
        <w:rPr>
          <w:rFonts w:ascii="Arial" w:hAnsi="Arial" w:cs="Arial"/>
          <w:sz w:val="22"/>
          <w:szCs w:val="22"/>
        </w:rPr>
        <w:t>:</w:t>
      </w:r>
    </w:p>
    <w:p w14:paraId="77661B84" w14:textId="77777777" w:rsidR="000B2E09" w:rsidRDefault="0066024C" w:rsidP="0066024C">
      <w:pPr>
        <w:pStyle w:val="HTMLPreformatted"/>
        <w:spacing w:after="120"/>
        <w:ind w:left="357"/>
      </w:pPr>
      <w:r>
        <w:tab/>
      </w:r>
    </w:p>
    <w:p w14:paraId="15C65952" w14:textId="77777777" w:rsidR="000B2E09" w:rsidRDefault="000B2E09" w:rsidP="0066024C">
      <w:pPr>
        <w:pStyle w:val="HTMLPreformatted"/>
        <w:spacing w:after="120"/>
        <w:ind w:left="357"/>
      </w:pPr>
    </w:p>
    <w:p w14:paraId="1A885117" w14:textId="77777777" w:rsidR="000B2E09" w:rsidRDefault="000B2E09" w:rsidP="0066024C">
      <w:pPr>
        <w:pStyle w:val="HTMLPreformatted"/>
        <w:spacing w:after="120"/>
        <w:ind w:left="357"/>
      </w:pPr>
    </w:p>
    <w:p w14:paraId="3F39F195" w14:textId="77777777" w:rsidR="000B2E09" w:rsidRDefault="000B2E09" w:rsidP="0066024C">
      <w:pPr>
        <w:pStyle w:val="HTMLPreformatted"/>
        <w:spacing w:after="120"/>
        <w:ind w:left="357"/>
      </w:pPr>
    </w:p>
    <w:p w14:paraId="6AF8836B" w14:textId="77777777" w:rsidR="000B2E09" w:rsidRDefault="000B2E09" w:rsidP="0066024C">
      <w:pPr>
        <w:pStyle w:val="HTMLPreformatted"/>
        <w:spacing w:after="120"/>
        <w:ind w:left="357"/>
      </w:pPr>
    </w:p>
    <w:p w14:paraId="734CB2BD" w14:textId="77777777" w:rsidR="000B2E09" w:rsidRDefault="000B2E09" w:rsidP="0066024C">
      <w:pPr>
        <w:pStyle w:val="HTMLPreformatted"/>
        <w:spacing w:after="120"/>
        <w:ind w:left="357"/>
      </w:pPr>
    </w:p>
    <w:p w14:paraId="27423FCA" w14:textId="1D57ACD9" w:rsidR="0066024C" w:rsidRDefault="000B2E09" w:rsidP="0066024C">
      <w:pPr>
        <w:pStyle w:val="HTMLPreformatted"/>
        <w:spacing w:after="120"/>
        <w:ind w:left="357"/>
      </w:pPr>
      <w:r>
        <w:lastRenderedPageBreak/>
        <w:tab/>
      </w:r>
      <w:proofErr w:type="spellStart"/>
      <w:r w:rsidR="0066024C">
        <w:t>fun</w:t>
      </w:r>
      <w:proofErr w:type="spellEnd"/>
      <w:r w:rsidR="0066024C">
        <w:t xml:space="preserve"> </w:t>
      </w:r>
      <w:proofErr w:type="spellStart"/>
      <w:r w:rsidR="0066024C">
        <w:t>opisiParametar</w:t>
      </w:r>
      <w:proofErr w:type="spellEnd"/>
      <w:r w:rsidR="0066024C">
        <w:t>(</w:t>
      </w:r>
      <w:proofErr w:type="spellStart"/>
      <w:r w:rsidR="0066024C">
        <w:t>obj</w:t>
      </w:r>
      <w:proofErr w:type="spellEnd"/>
      <w:r w:rsidR="0066024C">
        <w:t xml:space="preserve">: </w:t>
      </w:r>
      <w:proofErr w:type="spellStart"/>
      <w:r w:rsidR="0066024C">
        <w:t>Any</w:t>
      </w:r>
      <w:proofErr w:type="spellEnd"/>
      <w:r w:rsidR="0066024C">
        <w:t xml:space="preserve">): </w:t>
      </w:r>
      <w:proofErr w:type="spellStart"/>
      <w:r w:rsidR="0066024C">
        <w:t>String</w:t>
      </w:r>
      <w:proofErr w:type="spellEnd"/>
      <w:r w:rsidR="0066024C">
        <w:t xml:space="preserve"> </w:t>
      </w:r>
      <w:r w:rsidR="00227764">
        <w:t>=</w:t>
      </w:r>
    </w:p>
    <w:p w14:paraId="03DE1990" w14:textId="4CF27952" w:rsidR="0066024C" w:rsidRDefault="0066024C" w:rsidP="0066024C">
      <w:pPr>
        <w:pStyle w:val="HTMLPreformatted"/>
        <w:spacing w:after="120"/>
        <w:ind w:left="357"/>
      </w:pPr>
      <w:r>
        <w:tab/>
        <w:t xml:space="preserve">    </w:t>
      </w:r>
      <w:proofErr w:type="spellStart"/>
      <w:r w:rsidRPr="0066024C">
        <w:rPr>
          <w:b/>
          <w:bCs/>
        </w:rPr>
        <w:t>when</w:t>
      </w:r>
      <w:proofErr w:type="spellEnd"/>
      <w:r>
        <w:t>(</w:t>
      </w:r>
      <w:proofErr w:type="spellStart"/>
      <w:r>
        <w:t>obj</w:t>
      </w:r>
      <w:proofErr w:type="spellEnd"/>
      <w:r>
        <w:t>){</w:t>
      </w:r>
    </w:p>
    <w:p w14:paraId="2C9FB566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1 -&gt; "Jedan"</w:t>
      </w:r>
    </w:p>
    <w:p w14:paraId="4B76589B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"Bok" -&gt; "Pozdrav"</w:t>
      </w:r>
    </w:p>
    <w:p w14:paraId="47D39A3D" w14:textId="77777777" w:rsidR="000B2E09" w:rsidRDefault="0066024C" w:rsidP="0066024C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is</w:t>
      </w:r>
      <w:proofErr w:type="spellEnd"/>
      <w:r>
        <w:t xml:space="preserve"> </w:t>
      </w:r>
      <w:proofErr w:type="spellStart"/>
      <w:r>
        <w:t>Long</w:t>
      </w:r>
      <w:proofErr w:type="spellEnd"/>
      <w:r>
        <w:t xml:space="preserve"> -&gt; "</w:t>
      </w:r>
      <w:proofErr w:type="spellStart"/>
      <w:r>
        <w:t>Long</w:t>
      </w:r>
      <w:proofErr w:type="spellEnd"/>
      <w:r>
        <w:t>!!!"</w:t>
      </w:r>
    </w:p>
    <w:p w14:paraId="4D75D14C" w14:textId="0CF37F02" w:rsidR="0066024C" w:rsidRDefault="000B2E09" w:rsidP="0066024C">
      <w:pPr>
        <w:pStyle w:val="HTMLPreformatted"/>
        <w:spacing w:after="120"/>
        <w:ind w:left="357"/>
        <w:rPr>
          <w:b/>
          <w:bCs/>
        </w:rPr>
      </w:pPr>
      <w:r>
        <w:tab/>
      </w:r>
      <w:r>
        <w:tab/>
        <w:t>!</w:t>
      </w:r>
      <w:proofErr w:type="spellStart"/>
      <w: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 -&gt; "Nije </w:t>
      </w:r>
      <w:proofErr w:type="spellStart"/>
      <w:r>
        <w:t>String</w:t>
      </w:r>
      <w:proofErr w:type="spellEnd"/>
      <w:r>
        <w:t>!"</w:t>
      </w:r>
      <w:r w:rsidR="0066024C">
        <w:rPr>
          <w:b/>
          <w:bCs/>
        </w:rPr>
        <w:tab/>
      </w:r>
    </w:p>
    <w:p w14:paraId="745C2705" w14:textId="081891F1" w:rsidR="000B2E09" w:rsidRPr="000B2E09" w:rsidRDefault="000B2E09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proofErr w:type="spellStart"/>
      <w:r>
        <w:rPr>
          <w:b/>
          <w:bCs/>
        </w:rPr>
        <w:t>else</w:t>
      </w:r>
      <w:proofErr w:type="spellEnd"/>
      <w:r>
        <w:rPr>
          <w:b/>
          <w:bCs/>
        </w:rPr>
        <w:t xml:space="preserve"> </w:t>
      </w:r>
      <w:r>
        <w:t>-&gt; "Ne znam opisati parametar."</w:t>
      </w:r>
    </w:p>
    <w:p w14:paraId="47AF9DBA" w14:textId="7BF4C7C2" w:rsidR="0066024C" w:rsidRDefault="0066024C" w:rsidP="00227764">
      <w:pPr>
        <w:pStyle w:val="HTMLPreformatted"/>
        <w:spacing w:after="120"/>
        <w:ind w:left="357"/>
      </w:pPr>
      <w:r>
        <w:tab/>
        <w:t xml:space="preserve">    }</w:t>
      </w:r>
    </w:p>
    <w:p w14:paraId="597C8AFD" w14:textId="19ECFBEE" w:rsidR="000B2E09" w:rsidRDefault="000B2E09" w:rsidP="0066024C">
      <w:pPr>
        <w:pStyle w:val="HTMLPreformatted"/>
        <w:spacing w:after="120"/>
        <w:ind w:left="357"/>
      </w:pPr>
    </w:p>
    <w:p w14:paraId="3389A224" w14:textId="12862ECF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"Bok")) // ispis: Pozdrav</w:t>
      </w:r>
    </w:p>
    <w:p w14:paraId="49B8DDB9" w14:textId="3384ABD5" w:rsidR="000B2E09" w:rsidRDefault="000B2E09" w:rsidP="000B2E09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 xml:space="preserve">(2L)) // ispis: </w:t>
      </w:r>
      <w:proofErr w:type="spellStart"/>
      <w:r>
        <w:t>Long</w:t>
      </w:r>
      <w:proofErr w:type="spellEnd"/>
      <w:r>
        <w:t>!!!</w:t>
      </w:r>
    </w:p>
    <w:p w14:paraId="40BE7D5C" w14:textId="693CB6CB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"</w:t>
      </w:r>
      <w:proofErr w:type="spellStart"/>
      <w:r>
        <w:t>Nesto</w:t>
      </w:r>
      <w:proofErr w:type="spellEnd"/>
      <w:r>
        <w:t>") // ispis: Ne znam opisati parametar</w:t>
      </w:r>
    </w:p>
    <w:p w14:paraId="593D7890" w14:textId="3FF4C989" w:rsidR="00E762BB" w:rsidRDefault="00E762BB" w:rsidP="00E762BB">
      <w:pPr>
        <w:pStyle w:val="HTMLPreformatted"/>
        <w:spacing w:after="120"/>
      </w:pPr>
    </w:p>
    <w:p w14:paraId="2CE45813" w14:textId="02DC0526" w:rsidR="00E762BB" w:rsidRDefault="00715367" w:rsidP="00715367">
      <w:pPr>
        <w:pStyle w:val="FOINaslov4"/>
        <w:outlineLvl w:val="3"/>
      </w:pPr>
      <w:bookmarkStart w:id="19" w:name="_Toc46572636"/>
      <w:r>
        <w:t xml:space="preserve"> </w:t>
      </w:r>
      <w:r w:rsidR="00E762BB">
        <w:t>Kreiranje objekata</w:t>
      </w:r>
      <w:bookmarkEnd w:id="19"/>
    </w:p>
    <w:p w14:paraId="5632F8A7" w14:textId="1E4D37EB" w:rsidR="00E762BB" w:rsidRDefault="00E762BB" w:rsidP="00E762B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E762BB">
        <w:rPr>
          <w:rFonts w:ascii="Arial" w:hAnsi="Arial" w:cs="Arial"/>
          <w:sz w:val="22"/>
          <w:szCs w:val="22"/>
        </w:rPr>
        <w:t xml:space="preserve">Objekti se u Kotlinu kreiraju na vrlo jednostavan način. Naime, jedino što je potrebno je </w:t>
      </w:r>
      <w:proofErr w:type="spellStart"/>
      <w:r w:rsidRPr="00E762BB">
        <w:rPr>
          <w:rFonts w:ascii="Arial" w:hAnsi="Arial" w:cs="Arial"/>
          <w:sz w:val="22"/>
          <w:szCs w:val="22"/>
        </w:rPr>
        <w:t>specifirati</w:t>
      </w:r>
      <w:proofErr w:type="spellEnd"/>
      <w:r w:rsidRPr="00E762BB">
        <w:rPr>
          <w:rFonts w:ascii="Arial" w:hAnsi="Arial" w:cs="Arial"/>
          <w:sz w:val="22"/>
          <w:szCs w:val="22"/>
        </w:rPr>
        <w:t xml:space="preserve"> naziv klase te u zagrade staviti parametre konstruktora ukoliko postoje. Za razliku od programskog jezika Jave gdje se za inicijalizaciju novog objekta mora koristiti ključna riječ </w:t>
      </w:r>
      <w:proofErr w:type="spellStart"/>
      <w:r w:rsidRPr="00E762BB">
        <w:rPr>
          <w:rFonts w:ascii="Arial" w:hAnsi="Arial" w:cs="Arial"/>
          <w:b/>
          <w:bCs/>
          <w:i/>
          <w:iCs/>
          <w:sz w:val="22"/>
          <w:szCs w:val="22"/>
        </w:rPr>
        <w:t>new</w:t>
      </w:r>
      <w:proofErr w:type="spellEnd"/>
      <w:r w:rsidRPr="00E762BB">
        <w:rPr>
          <w:rFonts w:ascii="Arial" w:hAnsi="Arial" w:cs="Arial"/>
          <w:sz w:val="22"/>
          <w:szCs w:val="22"/>
        </w:rPr>
        <w:t>, u Kotlinu to nije potrebno.</w:t>
      </w:r>
      <w:r>
        <w:rPr>
          <w:rFonts w:ascii="Arial" w:hAnsi="Arial" w:cs="Arial"/>
          <w:sz w:val="22"/>
          <w:szCs w:val="22"/>
        </w:rPr>
        <w:t xml:space="preserve"> Slijedi primjer inicijalizacije dva objekta različitog tipa:</w:t>
      </w:r>
    </w:p>
    <w:p w14:paraId="51DDAA6B" w14:textId="77777777" w:rsidR="00E762BB" w:rsidRDefault="00E762BB" w:rsidP="00E762BB">
      <w:pPr>
        <w:pStyle w:val="HTMLPreformatted"/>
        <w:spacing w:after="120"/>
        <w:ind w:left="357"/>
      </w:pPr>
      <w:r>
        <w:tab/>
      </w:r>
    </w:p>
    <w:p w14:paraId="714DCC44" w14:textId="6E4A9961" w:rsidR="00E762BB" w:rsidRDefault="00E762BB" w:rsidP="00E762BB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covjek</w:t>
      </w:r>
      <w:proofErr w:type="spellEnd"/>
      <w:r>
        <w:t xml:space="preserve"> = </w:t>
      </w:r>
      <w:proofErr w:type="spellStart"/>
      <w:r>
        <w:t>Covjek</w:t>
      </w:r>
      <w:proofErr w:type="spellEnd"/>
      <w:r>
        <w:t>() // konstruktor nema parametara</w:t>
      </w:r>
    </w:p>
    <w:p w14:paraId="50A24064" w14:textId="6153B83D" w:rsidR="00E762BB" w:rsidRDefault="00E762BB" w:rsidP="00E762BB">
      <w:pPr>
        <w:pStyle w:val="HTMLPreformatted"/>
        <w:spacing w:after="120"/>
        <w:ind w:left="357"/>
      </w:pPr>
      <w:r>
        <w:tab/>
        <w:t xml:space="preserve">val krug = Krug(2) // konstruktor ima parametar radijus tipa </w:t>
      </w:r>
      <w:proofErr w:type="spellStart"/>
      <w:r>
        <w:t>Int</w:t>
      </w:r>
      <w:proofErr w:type="spellEnd"/>
    </w:p>
    <w:p w14:paraId="69FE0F01" w14:textId="77777777" w:rsidR="000B2E09" w:rsidRDefault="000B2E09" w:rsidP="000B2E09">
      <w:pPr>
        <w:pStyle w:val="HTMLPreformatted"/>
        <w:spacing w:after="120"/>
        <w:rPr>
          <w:i/>
          <w:iCs/>
        </w:rPr>
      </w:pPr>
    </w:p>
    <w:p w14:paraId="1516D8A5" w14:textId="238104AC" w:rsidR="00E762BB" w:rsidRPr="00E762BB" w:rsidRDefault="00715367" w:rsidP="00E762BB">
      <w:pPr>
        <w:pStyle w:val="FOINaslov2"/>
        <w:outlineLvl w:val="1"/>
      </w:pPr>
      <w:bookmarkStart w:id="20" w:name="_Toc46572637"/>
      <w:r>
        <w:t>Usporedba s programskim jezikom Java</w:t>
      </w:r>
      <w:bookmarkEnd w:id="20"/>
    </w:p>
    <w:p w14:paraId="58AE1D96" w14:textId="5F397BF5" w:rsidR="003C31CD" w:rsidRDefault="00E02B23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sobno smatram da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i programski jezik Java, kojeg već od prije znam, dijele mnoge sličnosti. Te sličnosti mogle su se vidjeti u prethodnom odjeljku gdje se govorilo o sintaksi programskog jezik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. Naravno moraju postojati i stvari koje su različite u tim programskim jezicima. U ovom odjeljku upravo te stvari ću proći, tj. navesti ću što to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ima a programski jezik Java ne i vice-</w:t>
      </w:r>
      <w:proofErr w:type="spellStart"/>
      <w:r>
        <w:rPr>
          <w:rFonts w:ascii="Arial" w:hAnsi="Arial" w:cs="Arial"/>
          <w:sz w:val="22"/>
          <w:szCs w:val="22"/>
        </w:rPr>
        <w:t>versa</w:t>
      </w:r>
      <w:proofErr w:type="spellEnd"/>
      <w:r>
        <w:rPr>
          <w:rFonts w:ascii="Arial" w:hAnsi="Arial" w:cs="Arial"/>
          <w:sz w:val="22"/>
          <w:szCs w:val="22"/>
        </w:rPr>
        <w:t xml:space="preserve">. Na službenoj dokumentaciji Kotlina može se upravo naći odjeljak koji uspoređuje ta dva programska jezika. Svoju interpretaciju temeljiti ću upravo na tome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mparison-to-java.html","accessed":{"date-parts":[["2020","6","8"]]},"author":[{"dropping-particle":"","family":"JetBrains s.r.o.","given":"","non-dropping-particle":"","parse-names":false,"suffix":""}],"id":"ITEM-1","issued":{"date-parts":[["2020"]]},"title":"Kotlin vs Java","type":"webpage"},"uris":["http://www.mendeley.com/documents/?uuid=e5af2167-f80f-483b-bbd6-f23b14d55487"]}],"mendeley":{"formattedCitation":"(JetBrains s.r.o., 2020i)","plainTextFormattedCitation":"(JetBrains s.r.o., 2020i)","previouslyFormattedCitation":"(JetBrains s.r.o., 2020h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i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</w:p>
    <w:p w14:paraId="7776EB15" w14:textId="78F64333" w:rsidR="00E02B23" w:rsidRDefault="00E02B23" w:rsidP="00E02B23">
      <w:pPr>
        <w:pStyle w:val="FOINaslov3"/>
      </w:pPr>
      <w:r>
        <w:t xml:space="preserve"> Java problemi koji su riješeni u Kotlinu</w:t>
      </w:r>
    </w:p>
    <w:p w14:paraId="49222456" w14:textId="49D982A9" w:rsidR="00E02B23" w:rsidRDefault="003C31CD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C31CD">
        <w:rPr>
          <w:rFonts w:ascii="Arial" w:hAnsi="Arial" w:cs="Arial"/>
          <w:sz w:val="22"/>
          <w:szCs w:val="22"/>
        </w:rPr>
        <w:t xml:space="preserve">Prema službenoj dokumentaciji programskog jezika </w:t>
      </w:r>
      <w:proofErr w:type="spellStart"/>
      <w:r w:rsidRPr="003C31CD">
        <w:rPr>
          <w:rFonts w:ascii="Arial" w:hAnsi="Arial" w:cs="Arial"/>
          <w:sz w:val="22"/>
          <w:szCs w:val="22"/>
        </w:rPr>
        <w:t>Kotlin</w:t>
      </w:r>
      <w:proofErr w:type="spellEnd"/>
      <w:r w:rsidRPr="003C31CD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mparison-to-java.html","accessed":{"date-parts":[["2020","6","8"]]},"author":[{"dropping-particle":"","family":"JetBrains s.r.o.","given":"","non-dropping-particle":"","parse-names":false,"suffix":""}],"id":"ITEM-1","issued":{"date-parts":[["2020"]]},"title":"Kotlin vs Java","type":"webpage"},"uris":["http://www.mendeley.com/documents/?uuid=e5af2167-f80f-483b-bbd6-f23b14d55487"]}],"mendeley":{"formattedCitation":"(JetBrains s.r.o., 2020i)","plainTextFormattedCitation":"(JetBrains s.r.o., 2020i)","previouslyFormattedCitation":"(JetBrains s.r.o., 2020h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i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Pr="003C31CD">
        <w:rPr>
          <w:rFonts w:ascii="Arial" w:hAnsi="Arial" w:cs="Arial"/>
          <w:sz w:val="22"/>
          <w:szCs w:val="22"/>
        </w:rPr>
        <w:t xml:space="preserve">navodi se kako je nekoliko problema prisutnih u programskom jeziku Java riješeno u programskom jeziku </w:t>
      </w:r>
      <w:proofErr w:type="spellStart"/>
      <w:r w:rsidRPr="003C31CD">
        <w:rPr>
          <w:rFonts w:ascii="Arial" w:hAnsi="Arial" w:cs="Arial"/>
          <w:sz w:val="22"/>
          <w:szCs w:val="22"/>
        </w:rPr>
        <w:t>Kotlin</w:t>
      </w:r>
      <w:proofErr w:type="spellEnd"/>
      <w:r w:rsidRPr="003C31CD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Slijedi pregled nekih od tih problema.</w:t>
      </w:r>
    </w:p>
    <w:p w14:paraId="2504D9D5" w14:textId="0DA67286" w:rsidR="003C31CD" w:rsidRDefault="003C31CD" w:rsidP="003C31CD">
      <w:pPr>
        <w:pStyle w:val="FOINaslov4"/>
      </w:pPr>
      <w:proofErr w:type="spellStart"/>
      <w:r>
        <w:lastRenderedPageBreak/>
        <w:t>Null</w:t>
      </w:r>
      <w:proofErr w:type="spellEnd"/>
      <w:r>
        <w:t xml:space="preserve"> reference</w:t>
      </w:r>
    </w:p>
    <w:p w14:paraId="458436A7" w14:textId="7DB07B36" w:rsidR="003C31CD" w:rsidRDefault="003C31CD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2A0817">
        <w:rPr>
          <w:rFonts w:ascii="Arial" w:hAnsi="Arial" w:cs="Arial"/>
          <w:sz w:val="22"/>
          <w:szCs w:val="22"/>
        </w:rPr>
        <w:t xml:space="preserve">Kao što je već ranije spomenuto, vrijednost </w:t>
      </w:r>
      <w:proofErr w:type="spellStart"/>
      <w:r w:rsidRP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Pr="002A0817">
        <w:rPr>
          <w:rFonts w:ascii="Arial" w:hAnsi="Arial" w:cs="Arial"/>
          <w:sz w:val="22"/>
          <w:szCs w:val="22"/>
        </w:rPr>
        <w:t xml:space="preserve"> u Kotlinu mogu poprimiti samo one varijable koje se za to </w:t>
      </w:r>
      <w:r w:rsidR="002A0817">
        <w:rPr>
          <w:rFonts w:ascii="Arial" w:hAnsi="Arial" w:cs="Arial"/>
          <w:sz w:val="22"/>
          <w:szCs w:val="22"/>
        </w:rPr>
        <w:t>unaprijed određene</w:t>
      </w:r>
      <w:r w:rsidRPr="002A0817">
        <w:rPr>
          <w:rFonts w:ascii="Arial" w:hAnsi="Arial" w:cs="Arial"/>
          <w:sz w:val="22"/>
          <w:szCs w:val="22"/>
        </w:rPr>
        <w:t xml:space="preserve">. U </w:t>
      </w:r>
      <w:proofErr w:type="spellStart"/>
      <w:r w:rsidR="002A0817">
        <w:rPr>
          <w:rFonts w:ascii="Arial" w:hAnsi="Arial" w:cs="Arial"/>
          <w:sz w:val="22"/>
          <w:szCs w:val="22"/>
        </w:rPr>
        <w:t>K</w:t>
      </w:r>
      <w:r w:rsidRPr="002A0817">
        <w:rPr>
          <w:rFonts w:ascii="Arial" w:hAnsi="Arial" w:cs="Arial"/>
          <w:sz w:val="22"/>
          <w:szCs w:val="22"/>
        </w:rPr>
        <w:t>otlinovom</w:t>
      </w:r>
      <w:proofErr w:type="spellEnd"/>
      <w:r w:rsidRPr="002A0817">
        <w:rPr>
          <w:rFonts w:ascii="Arial" w:hAnsi="Arial" w:cs="Arial"/>
          <w:sz w:val="22"/>
          <w:szCs w:val="22"/>
        </w:rPr>
        <w:t xml:space="preserve"> slučaju, </w:t>
      </w:r>
      <w:r w:rsidR="002A0817">
        <w:rPr>
          <w:rFonts w:ascii="Arial" w:hAnsi="Arial" w:cs="Arial"/>
          <w:sz w:val="22"/>
          <w:szCs w:val="22"/>
        </w:rPr>
        <w:t xml:space="preserve">to su one varijable </w:t>
      </w:r>
      <w:r w:rsidRPr="002A0817">
        <w:rPr>
          <w:rFonts w:ascii="Arial" w:hAnsi="Arial" w:cs="Arial"/>
          <w:sz w:val="22"/>
          <w:szCs w:val="22"/>
        </w:rPr>
        <w:t xml:space="preserve">označene sa </w:t>
      </w:r>
      <w:r w:rsidR="002A0817" w:rsidRPr="002A0817">
        <w:rPr>
          <w:rFonts w:ascii="Arial" w:hAnsi="Arial" w:cs="Arial"/>
          <w:b/>
          <w:bCs/>
          <w:sz w:val="22"/>
          <w:szCs w:val="22"/>
        </w:rPr>
        <w:t>?</w:t>
      </w:r>
      <w:r w:rsidR="002A0817">
        <w:rPr>
          <w:rFonts w:ascii="Arial" w:hAnsi="Arial" w:cs="Arial"/>
          <w:sz w:val="22"/>
          <w:szCs w:val="22"/>
        </w:rPr>
        <w:t xml:space="preserve">. Ukoliko programer želi pristupiti vrijednosti varijable koja referencira </w:t>
      </w:r>
      <w:proofErr w:type="spellStart"/>
      <w:r w:rsidR="002A0817" w:rsidRP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, mora prvo napraviti </w:t>
      </w:r>
      <w:proofErr w:type="spellStart"/>
      <w:r w:rsid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provjere. Ukoliko to ne napravi kompajler će javljati grešku.</w:t>
      </w:r>
      <w:r w:rsidR="00A301A8">
        <w:rPr>
          <w:rFonts w:ascii="Arial" w:hAnsi="Arial" w:cs="Arial"/>
          <w:sz w:val="22"/>
          <w:szCs w:val="22"/>
        </w:rPr>
        <w:t xml:space="preserve"> Upravo to drastično smanjuje mogućnosti događanja NPE, što je jedan od ciljeva programskog jezika </w:t>
      </w:r>
      <w:proofErr w:type="spellStart"/>
      <w:r w:rsidR="00A301A8">
        <w:rPr>
          <w:rFonts w:ascii="Arial" w:hAnsi="Arial" w:cs="Arial"/>
          <w:sz w:val="22"/>
          <w:szCs w:val="22"/>
        </w:rPr>
        <w:t>Kotlin</w:t>
      </w:r>
      <w:proofErr w:type="spellEnd"/>
      <w:r w:rsidR="00A301A8">
        <w:rPr>
          <w:rFonts w:ascii="Arial" w:hAnsi="Arial" w:cs="Arial"/>
          <w:sz w:val="22"/>
          <w:szCs w:val="22"/>
        </w:rPr>
        <w:t xml:space="preserve">. Dakle NPE se u Kotlinu rješavaju pomoću tipova podataka </w:t>
      </w:r>
      <w:r w:rsidR="00A301A8"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f)","plainTextFormattedCitation":"(JetBrains s.r.o., 2020f)","previouslyFormattedCitation":"(JetBrains s.r.o., 2020e)"},"properties":{"noteIndex":0},"schema":"https://github.com/citation-style-language/schema/raw/master/csl-citation.json"}</w:instrText>
      </w:r>
      <w:r w:rsidR="00A301A8"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f)</w:t>
      </w:r>
      <w:r w:rsidR="00A301A8">
        <w:rPr>
          <w:rFonts w:ascii="Arial" w:hAnsi="Arial" w:cs="Arial"/>
          <w:sz w:val="22"/>
          <w:szCs w:val="22"/>
        </w:rPr>
        <w:fldChar w:fldCharType="end"/>
      </w:r>
      <w:r w:rsidR="00A301A8">
        <w:rPr>
          <w:rFonts w:ascii="Arial" w:hAnsi="Arial" w:cs="Arial"/>
          <w:sz w:val="22"/>
          <w:szCs w:val="22"/>
        </w:rPr>
        <w:t>.</w:t>
      </w:r>
      <w:r w:rsidR="002A0817">
        <w:rPr>
          <w:rFonts w:ascii="Arial" w:hAnsi="Arial" w:cs="Arial"/>
          <w:sz w:val="22"/>
          <w:szCs w:val="22"/>
        </w:rPr>
        <w:t xml:space="preserve"> To u programskom jeziku Java nije slučaj, ondje svaka varijabla može poprimiti vrijednost </w:t>
      </w:r>
      <w:proofErr w:type="spellStart"/>
      <w:r w:rsid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te kompajler neće javljati da može doći do NPE. NPE se u Kotlinu može dogoditi korištenjem </w:t>
      </w:r>
      <w:r w:rsidR="002A0817" w:rsidRPr="002A0817">
        <w:rPr>
          <w:rFonts w:ascii="Arial" w:hAnsi="Arial" w:cs="Arial"/>
          <w:b/>
          <w:bCs/>
          <w:sz w:val="22"/>
          <w:szCs w:val="22"/>
        </w:rPr>
        <w:t>!!</w:t>
      </w:r>
      <w:r w:rsidR="002A0817">
        <w:rPr>
          <w:rFonts w:ascii="Arial" w:hAnsi="Arial" w:cs="Arial"/>
          <w:b/>
          <w:bCs/>
          <w:sz w:val="22"/>
          <w:szCs w:val="22"/>
        </w:rPr>
        <w:t xml:space="preserve"> </w:t>
      </w:r>
      <w:r w:rsidR="002A0817">
        <w:rPr>
          <w:rFonts w:ascii="Arial" w:hAnsi="Arial" w:cs="Arial"/>
          <w:sz w:val="22"/>
          <w:szCs w:val="22"/>
        </w:rPr>
        <w:t>operatora</w:t>
      </w:r>
      <w:r w:rsidR="00A301A8">
        <w:rPr>
          <w:rFonts w:ascii="Arial" w:hAnsi="Arial" w:cs="Arial"/>
          <w:sz w:val="22"/>
          <w:szCs w:val="22"/>
        </w:rPr>
        <w:t xml:space="preserve"> čija se uloga ranije opisala. Na </w:t>
      </w:r>
      <w:proofErr w:type="spellStart"/>
      <w:r w:rsidR="00A301A8">
        <w:rPr>
          <w:rFonts w:ascii="Arial" w:hAnsi="Arial" w:cs="Arial"/>
          <w:sz w:val="22"/>
          <w:szCs w:val="22"/>
        </w:rPr>
        <w:t>Kotlinovoj</w:t>
      </w:r>
      <w:proofErr w:type="spellEnd"/>
      <w:r w:rsidR="00A301A8">
        <w:rPr>
          <w:rFonts w:ascii="Arial" w:hAnsi="Arial" w:cs="Arial"/>
          <w:sz w:val="22"/>
          <w:szCs w:val="22"/>
        </w:rPr>
        <w:t xml:space="preserve"> dokumentaciji navedeni operator opisuju da je za ljubitelje NPE </w:t>
      </w:r>
      <w:r w:rsidR="00A301A8"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f)","plainTextFormattedCitation":"(JetBrains s.r.o., 2020f)","previouslyFormattedCitation":"(JetBrains s.r.o., 2020e)"},"properties":{"noteIndex":0},"schema":"https://github.com/citation-style-language/schema/raw/master/csl-citation.json"}</w:instrText>
      </w:r>
      <w:r w:rsidR="00A301A8">
        <w:rPr>
          <w:rFonts w:ascii="Arial" w:hAnsi="Arial" w:cs="Arial"/>
          <w:sz w:val="22"/>
          <w:szCs w:val="22"/>
        </w:rPr>
        <w:fldChar w:fldCharType="separate"/>
      </w:r>
      <w:r w:rsidR="00B75344" w:rsidRPr="00B75344">
        <w:rPr>
          <w:rFonts w:ascii="Arial" w:hAnsi="Arial" w:cs="Arial"/>
          <w:noProof/>
          <w:sz w:val="22"/>
          <w:szCs w:val="22"/>
        </w:rPr>
        <w:t>(JetBrains s.r.o., 2020f)</w:t>
      </w:r>
      <w:r w:rsidR="00A301A8">
        <w:rPr>
          <w:rFonts w:ascii="Arial" w:hAnsi="Arial" w:cs="Arial"/>
          <w:sz w:val="22"/>
          <w:szCs w:val="22"/>
        </w:rPr>
        <w:fldChar w:fldCharType="end"/>
      </w:r>
      <w:r w:rsidR="00A301A8">
        <w:rPr>
          <w:rFonts w:ascii="Arial" w:hAnsi="Arial" w:cs="Arial"/>
          <w:sz w:val="22"/>
          <w:szCs w:val="22"/>
        </w:rPr>
        <w:t xml:space="preserve">. </w:t>
      </w:r>
    </w:p>
    <w:p w14:paraId="6D45ACF8" w14:textId="1048F942" w:rsidR="00A301A8" w:rsidRDefault="00A301A8" w:rsidP="00A301A8">
      <w:pPr>
        <w:pStyle w:val="FOINaslov4"/>
      </w:pPr>
      <w:r>
        <w:t>N</w:t>
      </w:r>
      <w:r w:rsidR="00910246">
        <w:t>epostojanje</w:t>
      </w:r>
      <w:r>
        <w:t xml:space="preserve"> sirovih tipova podataka</w:t>
      </w:r>
    </w:p>
    <w:p w14:paraId="6AB86F4A" w14:textId="07E1FF50" w:rsidR="00910246" w:rsidRDefault="00A301A8" w:rsidP="00910246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programskom jeziku Java raspoznaje se pojam sirovi tip podata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A301A8">
        <w:rPr>
          <w:rFonts w:ascii="Arial" w:hAnsi="Arial" w:cs="Arial"/>
          <w:i/>
          <w:iCs/>
          <w:sz w:val="22"/>
          <w:szCs w:val="22"/>
        </w:rPr>
        <w:t>raw</w:t>
      </w:r>
      <w:proofErr w:type="spellEnd"/>
      <w:r w:rsidRPr="00A301A8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A301A8">
        <w:rPr>
          <w:rFonts w:ascii="Arial" w:hAnsi="Arial" w:cs="Arial"/>
          <w:i/>
          <w:iCs/>
          <w:sz w:val="22"/>
          <w:szCs w:val="22"/>
        </w:rPr>
        <w:t>type</w:t>
      </w:r>
      <w:proofErr w:type="spellEnd"/>
      <w:r>
        <w:rPr>
          <w:rFonts w:ascii="Arial" w:hAnsi="Arial" w:cs="Arial"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Prema službenoj Oracle stranici Jave u odjeljku za sirove tipove podatak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B75344">
        <w:rPr>
          <w:rFonts w:ascii="Arial" w:hAnsi="Arial" w:cs="Arial"/>
          <w:sz w:val="22"/>
          <w:szCs w:val="22"/>
        </w:rPr>
        <w:instrText>ADDIN CSL_CITATION {"citationItems":[{"id":"ITEM-1","itemData":{"URL":"https://docs.oracle.com/javase/tutorial/java/generics/rawTypes.html","accessed":{"date-parts":[["2020","7","25"]]},"author":[{"dropping-particle":"","family":"Oracle","given":"","non-dropping-particle":"","parse-names":false,"suffix":""}],"id":"ITEM-1","issued":{"date-parts":[["2020"]]},"title":"Sirovi tip podataka Java","type":"webpage"},"uris":["http://www.mendeley.com/documents/?uuid=2a7cc0ac-5a18-44b1-a0c0-6609c8179c84"]}],"mendeley":{"formattedCitation":"(Oracle, 2020)","plainTextFormattedCitation":"(Oracle, 2020)","previouslyFormattedCitation":"(Oracle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A301A8">
        <w:rPr>
          <w:rFonts w:ascii="Arial" w:hAnsi="Arial" w:cs="Arial"/>
          <w:noProof/>
          <w:sz w:val="22"/>
          <w:szCs w:val="22"/>
        </w:rPr>
        <w:t>(Oracle, 2020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navodi se kako sirovi tip podataka predstavlja onu generičku klasu koja nema pridružen </w:t>
      </w:r>
      <w:r w:rsidR="00910246">
        <w:rPr>
          <w:rFonts w:ascii="Arial" w:hAnsi="Arial" w:cs="Arial"/>
          <w:sz w:val="22"/>
          <w:szCs w:val="22"/>
        </w:rPr>
        <w:t xml:space="preserve">argument tipa. Objasniti ću to na primjeru generičkog sučelja </w:t>
      </w:r>
      <w:proofErr w:type="spellStart"/>
      <w:r w:rsidR="00910246">
        <w:rPr>
          <w:rFonts w:ascii="Arial" w:hAnsi="Arial" w:cs="Arial"/>
          <w:i/>
          <w:iCs/>
          <w:sz w:val="22"/>
          <w:szCs w:val="22"/>
        </w:rPr>
        <w:t>java.util.List</w:t>
      </w:r>
      <w:proofErr w:type="spellEnd"/>
    </w:p>
    <w:p w14:paraId="4AD76CDB" w14:textId="0FDAD605" w:rsidR="00910246" w:rsidRDefault="00910246" w:rsidP="00910246">
      <w:pPr>
        <w:pStyle w:val="HTMLPreformatted"/>
        <w:spacing w:after="120"/>
        <w:ind w:left="357"/>
      </w:pPr>
      <w:r>
        <w:tab/>
      </w:r>
      <w:proofErr w:type="spellStart"/>
      <w:r>
        <w:t>public</w:t>
      </w:r>
      <w:proofErr w:type="spellEnd"/>
      <w:r>
        <w:t xml:space="preserve"> </w:t>
      </w:r>
      <w:proofErr w:type="spellStart"/>
      <w:r>
        <w:t>interface</w:t>
      </w:r>
      <w:proofErr w:type="spellEnd"/>
      <w:r>
        <w:t xml:space="preserve"> List&lt;E&gt; </w:t>
      </w:r>
      <w:proofErr w:type="spellStart"/>
      <w:r>
        <w:t>extends</w:t>
      </w:r>
      <w:proofErr w:type="spellEnd"/>
      <w:r>
        <w:t xml:space="preserve"> </w:t>
      </w:r>
      <w:proofErr w:type="spellStart"/>
      <w:r>
        <w:t>Collection</w:t>
      </w:r>
      <w:proofErr w:type="spellEnd"/>
      <w:r>
        <w:t>&lt;E&gt;</w:t>
      </w:r>
    </w:p>
    <w:p w14:paraId="730518D0" w14:textId="2595EA6F" w:rsidR="00910246" w:rsidRDefault="00910246" w:rsidP="00910246">
      <w:pPr>
        <w:pStyle w:val="HTMLPreformatted"/>
        <w:spacing w:after="120"/>
      </w:pPr>
    </w:p>
    <w:p w14:paraId="43C742EB" w14:textId="7BE16798" w:rsidR="007F2C5F" w:rsidRDefault="00910246" w:rsidP="007F2C5F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10246">
        <w:rPr>
          <w:rFonts w:ascii="Arial" w:hAnsi="Arial" w:cs="Arial"/>
          <w:sz w:val="22"/>
          <w:szCs w:val="22"/>
        </w:rPr>
        <w:t xml:space="preserve">Kao što se vidi iz priloženog sučelje </w:t>
      </w:r>
      <w:r w:rsidRPr="00910246">
        <w:rPr>
          <w:rFonts w:ascii="Arial" w:hAnsi="Arial" w:cs="Arial"/>
          <w:i/>
          <w:iCs/>
          <w:sz w:val="22"/>
          <w:szCs w:val="22"/>
        </w:rPr>
        <w:t>List</w:t>
      </w:r>
      <w:r w:rsidRPr="00910246">
        <w:rPr>
          <w:rFonts w:ascii="Arial" w:hAnsi="Arial" w:cs="Arial"/>
          <w:sz w:val="22"/>
          <w:szCs w:val="22"/>
        </w:rPr>
        <w:t xml:space="preserve"> predstavlja generičko sučelje koje ima argument tipa </w:t>
      </w:r>
      <w:r w:rsidRPr="00910246">
        <w:rPr>
          <w:rFonts w:ascii="Arial" w:hAnsi="Arial" w:cs="Arial"/>
          <w:i/>
          <w:iCs/>
          <w:sz w:val="22"/>
          <w:szCs w:val="22"/>
        </w:rPr>
        <w:t>E</w:t>
      </w:r>
      <w:r w:rsidRPr="00910246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Ukoliko bi programer inicijalizirao objekt tipa </w:t>
      </w:r>
      <w:r>
        <w:rPr>
          <w:rFonts w:ascii="Arial" w:hAnsi="Arial" w:cs="Arial"/>
          <w:i/>
          <w:iCs/>
          <w:sz w:val="22"/>
          <w:szCs w:val="22"/>
        </w:rPr>
        <w:t xml:space="preserve">List </w:t>
      </w:r>
      <w:r>
        <w:rPr>
          <w:rFonts w:ascii="Arial" w:hAnsi="Arial" w:cs="Arial"/>
          <w:sz w:val="22"/>
          <w:szCs w:val="22"/>
        </w:rPr>
        <w:t>bez navođenja argumenta tipa, u tom slučaju radilo bi se i sirovom tipu podataka.</w:t>
      </w:r>
      <w:r w:rsidR="001435B1">
        <w:rPr>
          <w:rFonts w:ascii="Arial" w:hAnsi="Arial" w:cs="Arial"/>
          <w:sz w:val="22"/>
          <w:szCs w:val="22"/>
        </w:rPr>
        <w:t xml:space="preserve"> Problem sirovih tipova podataka je taj da se elementi koje generička klasa ili sučelje </w:t>
      </w:r>
      <w:proofErr w:type="spellStart"/>
      <w:r w:rsidR="001435B1">
        <w:rPr>
          <w:rFonts w:ascii="Arial" w:hAnsi="Arial" w:cs="Arial"/>
          <w:sz w:val="22"/>
          <w:szCs w:val="22"/>
        </w:rPr>
        <w:t>obgrljuju</w:t>
      </w:r>
      <w:proofErr w:type="spellEnd"/>
      <w:r w:rsidR="001435B1">
        <w:rPr>
          <w:rFonts w:ascii="Arial" w:hAnsi="Arial" w:cs="Arial"/>
          <w:sz w:val="22"/>
          <w:szCs w:val="22"/>
        </w:rPr>
        <w:t xml:space="preserve"> uvijek moraju pretvarati (</w:t>
      </w:r>
      <w:proofErr w:type="spellStart"/>
      <w:r w:rsidR="001435B1">
        <w:rPr>
          <w:rFonts w:ascii="Arial" w:hAnsi="Arial" w:cs="Arial"/>
          <w:sz w:val="22"/>
          <w:szCs w:val="22"/>
        </w:rPr>
        <w:t>eng</w:t>
      </w:r>
      <w:proofErr w:type="spellEnd"/>
      <w:r w:rsidR="001435B1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1435B1">
        <w:rPr>
          <w:rFonts w:ascii="Arial" w:hAnsi="Arial" w:cs="Arial"/>
          <w:i/>
          <w:iCs/>
          <w:sz w:val="22"/>
          <w:szCs w:val="22"/>
        </w:rPr>
        <w:t>castati</w:t>
      </w:r>
      <w:proofErr w:type="spellEnd"/>
      <w:r w:rsidR="001435B1">
        <w:rPr>
          <w:rFonts w:ascii="Arial" w:hAnsi="Arial" w:cs="Arial"/>
          <w:sz w:val="22"/>
          <w:szCs w:val="22"/>
        </w:rPr>
        <w:t>).</w:t>
      </w:r>
      <w:r w:rsidR="007F2C5F">
        <w:rPr>
          <w:rFonts w:ascii="Arial" w:hAnsi="Arial" w:cs="Arial"/>
          <w:sz w:val="22"/>
          <w:szCs w:val="22"/>
        </w:rPr>
        <w:t xml:space="preserve"> U programskom jeziku ne postoje sirovi tipovi podataka.</w:t>
      </w:r>
      <w:r w:rsidR="001435B1">
        <w:rPr>
          <w:rFonts w:ascii="Arial" w:hAnsi="Arial" w:cs="Arial"/>
          <w:sz w:val="22"/>
          <w:szCs w:val="22"/>
        </w:rPr>
        <w:t xml:space="preserve"> </w:t>
      </w:r>
    </w:p>
    <w:p w14:paraId="51580E33" w14:textId="30071F3D" w:rsidR="001435B1" w:rsidRDefault="001435B1" w:rsidP="001435B1">
      <w:pPr>
        <w:pStyle w:val="HTMLPreformatted"/>
        <w:spacing w:after="120"/>
        <w:ind w:left="357" w:firstLine="559"/>
      </w:pPr>
      <w:r>
        <w:t xml:space="preserve">List lista1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(); // sirovi tip podataka </w:t>
      </w:r>
      <w:r w:rsidR="007F2C5F">
        <w:t>-</w:t>
      </w:r>
      <w:r>
        <w:t xml:space="preserve"> nije </w:t>
      </w:r>
    </w:p>
    <w:p w14:paraId="2529FAFA" w14:textId="69100322" w:rsidR="001435B1" w:rsidRDefault="001435B1" w:rsidP="001435B1">
      <w:pPr>
        <w:pStyle w:val="HTMLPreformatted"/>
        <w:spacing w:after="120"/>
      </w:pPr>
      <w:r>
        <w:tab/>
        <w:t>pridružen argument tipa</w:t>
      </w:r>
      <w:r w:rsidR="007F2C5F">
        <w:t xml:space="preserve">, uzima se zadani - </w:t>
      </w:r>
      <w:proofErr w:type="spellStart"/>
      <w:r w:rsidR="007F2C5F" w:rsidRPr="007F2C5F">
        <w:rPr>
          <w:i/>
          <w:iCs/>
        </w:rPr>
        <w:t>Object</w:t>
      </w:r>
      <w:proofErr w:type="spellEnd"/>
    </w:p>
    <w:p w14:paraId="66ADFC2F" w14:textId="77777777" w:rsidR="001435B1" w:rsidRDefault="001435B1" w:rsidP="001435B1">
      <w:pPr>
        <w:pStyle w:val="HTMLPreformatted"/>
        <w:spacing w:after="120"/>
      </w:pPr>
      <w:r>
        <w:tab/>
        <w:t>List&lt;</w:t>
      </w:r>
      <w:proofErr w:type="spellStart"/>
      <w:r>
        <w:t>String</w:t>
      </w:r>
      <w:proofErr w:type="spellEnd"/>
      <w:r>
        <w:t xml:space="preserve">&gt; list2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nije sirovi tip </w:t>
      </w:r>
    </w:p>
    <w:p w14:paraId="4066EBE0" w14:textId="01AD2690" w:rsidR="001435B1" w:rsidRDefault="001435B1" w:rsidP="001435B1">
      <w:pPr>
        <w:pStyle w:val="HTMLPreformatted"/>
        <w:spacing w:after="120"/>
      </w:pPr>
      <w:r>
        <w:tab/>
      </w:r>
      <w:r w:rsidR="007F2C5F">
        <w:t>P</w:t>
      </w:r>
      <w:r>
        <w:t>odataka</w:t>
      </w:r>
      <w:r w:rsidR="007F2C5F">
        <w:t xml:space="preserve"> – pridružen argument tipa </w:t>
      </w:r>
      <w:proofErr w:type="spellStart"/>
      <w:r w:rsidR="007F2C5F" w:rsidRPr="007F2C5F">
        <w:rPr>
          <w:i/>
          <w:iCs/>
        </w:rPr>
        <w:t>String</w:t>
      </w:r>
      <w:proofErr w:type="spellEnd"/>
    </w:p>
    <w:p w14:paraId="0E21A46C" w14:textId="2A2F2155" w:rsidR="001435B1" w:rsidRDefault="001435B1" w:rsidP="001435B1">
      <w:pPr>
        <w:pStyle w:val="HTMLPreformatted"/>
        <w:spacing w:after="120"/>
        <w:ind w:left="357" w:firstLine="559"/>
      </w:pPr>
    </w:p>
    <w:p w14:paraId="6D1E85DB" w14:textId="2029A1B2" w:rsidR="001435B1" w:rsidRDefault="001435B1" w:rsidP="001435B1">
      <w:pPr>
        <w:pStyle w:val="HTMLPreformatted"/>
        <w:spacing w:after="120"/>
        <w:ind w:left="357" w:firstLine="559"/>
      </w:pPr>
      <w:r>
        <w:t>lista1.add("String1</w:t>
      </w:r>
      <w:r>
        <w:t>"</w:t>
      </w:r>
      <w:r>
        <w:t>);</w:t>
      </w:r>
    </w:p>
    <w:p w14:paraId="05FD45F3" w14:textId="6F629AC3" w:rsidR="001435B1" w:rsidRDefault="001435B1" w:rsidP="001435B1">
      <w:pPr>
        <w:pStyle w:val="HTMLPreformatted"/>
        <w:spacing w:after="120"/>
        <w:ind w:left="357" w:firstLine="559"/>
      </w:pPr>
      <w:r>
        <w:t>lista2.add("String2</w:t>
      </w:r>
      <w:r>
        <w:t>"</w:t>
      </w:r>
      <w:r>
        <w:t>);</w:t>
      </w:r>
    </w:p>
    <w:p w14:paraId="400B59C6" w14:textId="45D4AC86" w:rsidR="001435B1" w:rsidRDefault="001435B1" w:rsidP="001435B1">
      <w:pPr>
        <w:pStyle w:val="HTMLPreformatted"/>
        <w:spacing w:after="120"/>
        <w:ind w:left="357" w:firstLine="559"/>
      </w:pPr>
    </w:p>
    <w:p w14:paraId="0AEB67E6" w14:textId="718DEC2A" w:rsidR="001435B1" w:rsidRDefault="001435B1" w:rsidP="001435B1">
      <w:pPr>
        <w:pStyle w:val="HTMLPreformatted"/>
        <w:spacing w:after="120"/>
        <w:ind w:left="357" w:firstLine="559"/>
      </w:pPr>
      <w:proofErr w:type="spellStart"/>
      <w:r>
        <w:t>String</w:t>
      </w:r>
      <w:proofErr w:type="spellEnd"/>
      <w:r>
        <w:t xml:space="preserve"> vrijednost = "</w:t>
      </w:r>
      <w:r>
        <w:t>"</w:t>
      </w:r>
      <w:r>
        <w:t>;</w:t>
      </w:r>
    </w:p>
    <w:p w14:paraId="6B146DCF" w14:textId="77777777" w:rsidR="007F2C5F" w:rsidRDefault="007F2C5F" w:rsidP="001435B1">
      <w:pPr>
        <w:pStyle w:val="HTMLPreformatted"/>
        <w:spacing w:after="120"/>
        <w:ind w:left="357" w:firstLine="559"/>
      </w:pPr>
      <w:r>
        <w:t>v</w:t>
      </w:r>
      <w:r w:rsidR="001435B1">
        <w:t>rijednost = lista1.get(0); // greška</w:t>
      </w:r>
      <w:r>
        <w:t xml:space="preserve">, nemoguće pretvoriti tip </w:t>
      </w:r>
    </w:p>
    <w:p w14:paraId="58073F9C" w14:textId="3127841E" w:rsidR="001435B1" w:rsidRDefault="007F2C5F" w:rsidP="001435B1">
      <w:pPr>
        <w:pStyle w:val="HTMLPreformatted"/>
        <w:spacing w:after="120"/>
        <w:ind w:left="357" w:firstLine="559"/>
      </w:pPr>
      <w:r w:rsidRPr="007F2C5F">
        <w:t>podataka</w:t>
      </w:r>
      <w:r>
        <w:rPr>
          <w:i/>
          <w:iCs/>
        </w:rPr>
        <w:t xml:space="preserve"> </w:t>
      </w:r>
      <w:proofErr w:type="spellStart"/>
      <w:r w:rsidRPr="007F2C5F">
        <w:rPr>
          <w:i/>
          <w:iCs/>
        </w:rPr>
        <w:t>Object</w:t>
      </w:r>
      <w:proofErr w:type="spellEnd"/>
      <w:r>
        <w:t xml:space="preserve"> u tip </w:t>
      </w:r>
      <w:proofErr w:type="spellStart"/>
      <w:r w:rsidRPr="007F2C5F">
        <w:rPr>
          <w:i/>
          <w:iCs/>
        </w:rPr>
        <w:t>String</w:t>
      </w:r>
      <w:proofErr w:type="spellEnd"/>
    </w:p>
    <w:p w14:paraId="7CF04C05" w14:textId="25C1D85A" w:rsidR="007F2C5F" w:rsidRDefault="007F2C5F" w:rsidP="001435B1">
      <w:pPr>
        <w:pStyle w:val="HTMLPreformatted"/>
        <w:spacing w:after="120"/>
        <w:ind w:left="357" w:firstLine="559"/>
      </w:pPr>
      <w:r>
        <w:t>vrijednost = (</w:t>
      </w:r>
      <w:proofErr w:type="spellStart"/>
      <w:r>
        <w:t>String</w:t>
      </w:r>
      <w:proofErr w:type="spellEnd"/>
      <w:r>
        <w:t>) lista1.get(0); // nema greške</w:t>
      </w:r>
    </w:p>
    <w:p w14:paraId="5F67E6A0" w14:textId="337BD197" w:rsidR="007F2C5F" w:rsidRPr="007F2C5F" w:rsidRDefault="007F2C5F" w:rsidP="001435B1">
      <w:pPr>
        <w:pStyle w:val="HTMLPreformatted"/>
        <w:spacing w:after="120"/>
        <w:ind w:left="357" w:firstLine="559"/>
      </w:pPr>
      <w:r>
        <w:t>vrijednost = lista2.get(0); // nema greške</w:t>
      </w:r>
    </w:p>
    <w:p w14:paraId="3BE3595F" w14:textId="1150351F" w:rsidR="00910246" w:rsidRDefault="00910246" w:rsidP="007F2C5F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4D12A653" w14:textId="55B71735" w:rsidR="007F2C5F" w:rsidRDefault="007F2C5F" w:rsidP="007F2C5F">
      <w:pPr>
        <w:pStyle w:val="FOINaslov4"/>
      </w:pPr>
      <w:r>
        <w:lastRenderedPageBreak/>
        <w:t xml:space="preserve">Nizovi su </w:t>
      </w:r>
      <w:r w:rsidR="009C30F1">
        <w:t>nepromjenjivi</w:t>
      </w:r>
    </w:p>
    <w:p w14:paraId="40834AF9" w14:textId="2436C613" w:rsidR="007F2C5F" w:rsidRDefault="00B75344" w:rsidP="007F2C5F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programskom jeziku Java moguće je pridružiti vrijednost niz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B75344">
        <w:rPr>
          <w:rFonts w:ascii="Arial" w:hAnsi="Arial" w:cs="Arial"/>
          <w:i/>
          <w:iCs/>
          <w:sz w:val="22"/>
          <w:szCs w:val="22"/>
        </w:rPr>
        <w:t>array</w:t>
      </w:r>
      <w:proofErr w:type="spellEnd"/>
      <w:r>
        <w:rPr>
          <w:rFonts w:ascii="Arial" w:hAnsi="Arial" w:cs="Arial"/>
          <w:sz w:val="22"/>
          <w:szCs w:val="22"/>
        </w:rPr>
        <w:t xml:space="preserve">) tipa klase </w:t>
      </w:r>
      <w:proofErr w:type="spellStart"/>
      <w:r>
        <w:rPr>
          <w:rFonts w:ascii="Arial" w:hAnsi="Arial" w:cs="Arial"/>
          <w:sz w:val="22"/>
          <w:szCs w:val="22"/>
        </w:rPr>
        <w:t>dijeteta</w:t>
      </w:r>
      <w:proofErr w:type="spellEnd"/>
      <w:r>
        <w:rPr>
          <w:rFonts w:ascii="Arial" w:hAnsi="Arial" w:cs="Arial"/>
          <w:sz w:val="22"/>
          <w:szCs w:val="22"/>
        </w:rPr>
        <w:t xml:space="preserve"> nizu tipa klase roditelja. Uz neopreznost navedeno može dovesti do pogrješaka tijekom </w:t>
      </w:r>
      <w:r w:rsidR="00D559F2">
        <w:rPr>
          <w:rFonts w:ascii="Arial" w:hAnsi="Arial" w:cs="Arial"/>
          <w:sz w:val="22"/>
          <w:szCs w:val="22"/>
        </w:rPr>
        <w:t>izvršavanja</w:t>
      </w:r>
      <w:r>
        <w:rPr>
          <w:rFonts w:ascii="Arial" w:hAnsi="Arial" w:cs="Arial"/>
          <w:sz w:val="22"/>
          <w:szCs w:val="22"/>
        </w:rPr>
        <w:t xml:space="preserve"> programskog koda. </w:t>
      </w:r>
      <w:r>
        <w:rPr>
          <w:rFonts w:ascii="Arial" w:hAnsi="Arial" w:cs="Arial"/>
          <w:sz w:val="22"/>
          <w:szCs w:val="22"/>
        </w:rPr>
        <w:t xml:space="preserve">Nizovi Kotlinu </w:t>
      </w:r>
      <w:r>
        <w:rPr>
          <w:rFonts w:ascii="Arial" w:hAnsi="Arial" w:cs="Arial"/>
          <w:sz w:val="22"/>
          <w:szCs w:val="22"/>
        </w:rPr>
        <w:t xml:space="preserve">su </w:t>
      </w:r>
      <w:r>
        <w:rPr>
          <w:rFonts w:ascii="Arial" w:hAnsi="Arial" w:cs="Arial"/>
          <w:sz w:val="22"/>
          <w:szCs w:val="22"/>
        </w:rPr>
        <w:t>nepromjenjivi.</w:t>
      </w:r>
      <w:r>
        <w:rPr>
          <w:rFonts w:ascii="Arial" w:hAnsi="Arial" w:cs="Arial"/>
          <w:sz w:val="22"/>
          <w:szCs w:val="22"/>
        </w:rPr>
        <w:t xml:space="preserve"> Dakle ne može se učiniti ovo što sam upravo naveo da se može u programskom jeziku Java </w:t>
      </w:r>
      <w:r>
        <w:rPr>
          <w:rFonts w:ascii="Arial" w:hAnsi="Arial" w:cs="Arial"/>
          <w:sz w:val="22"/>
          <w:szCs w:val="22"/>
        </w:rPr>
        <w:fldChar w:fldCharType="begin" w:fldLock="1"/>
      </w:r>
      <w:r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types.html#arrays","accessed":{"date-parts":[["2020","7","25"]]},"author":[{"dropping-particle":"","family":"JetBrains s.r.o.","given":"","non-dropping-particle":"","parse-names":false,"suffix":""}],"id":"ITEM-1","issued":{"date-parts":[["2020"]]},"title":"Kotlin nizovi","type":"webpage"},"uris":["http://www.mendeley.com/documents/?uuid=57c78f67-bbce-4eac-af23-99cf48e8d940"]}],"mendeley":{"formattedCitation":"(JetBrains s.r.o., 2020e)","plainTextFormattedCitation":"(JetBrains s.r.o., 2020e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B75344">
        <w:rPr>
          <w:rFonts w:ascii="Arial" w:hAnsi="Arial" w:cs="Arial"/>
          <w:noProof/>
          <w:sz w:val="22"/>
          <w:szCs w:val="22"/>
        </w:rPr>
        <w:t>(JetBrains s.r.o., 2020e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 Slijedi primjer:</w:t>
      </w:r>
    </w:p>
    <w:p w14:paraId="795E8FCA" w14:textId="444A00A0" w:rsidR="00B75344" w:rsidRDefault="00B75344" w:rsidP="00B75344">
      <w:pPr>
        <w:pStyle w:val="HTMLPreformatted"/>
        <w:spacing w:after="120"/>
        <w:ind w:left="357" w:firstLine="559"/>
      </w:pPr>
      <w:proofErr w:type="spellStart"/>
      <w:r>
        <w:t>String</w:t>
      </w:r>
      <w:proofErr w:type="spellEnd"/>
      <w:r>
        <w:t>[]</w:t>
      </w:r>
      <w:r>
        <w:t xml:space="preserve"> </w:t>
      </w:r>
      <w:proofErr w:type="spellStart"/>
      <w:r>
        <w:t>javaStringNiz</w:t>
      </w:r>
      <w:proofErr w:type="spellEnd"/>
      <w:r>
        <w:t xml:space="preserve"> = </w:t>
      </w:r>
      <w:r>
        <w:t>{</w:t>
      </w:r>
      <w:r>
        <w:t>"</w:t>
      </w:r>
      <w:proofErr w:type="spellStart"/>
      <w:r>
        <w:t>elementNiza</w:t>
      </w:r>
      <w:proofErr w:type="spellEnd"/>
      <w:r>
        <w:t>"}</w:t>
      </w:r>
      <w:r>
        <w:t>;</w:t>
      </w:r>
    </w:p>
    <w:p w14:paraId="6AE33416" w14:textId="421A4D85" w:rsidR="00B75344" w:rsidRDefault="00B75344" w:rsidP="00B75344">
      <w:pPr>
        <w:pStyle w:val="HTMLPreformatted"/>
        <w:spacing w:after="120"/>
        <w:ind w:left="357" w:firstLine="559"/>
      </w:pPr>
      <w:proofErr w:type="spellStart"/>
      <w:r>
        <w:t>Object</w:t>
      </w:r>
      <w:proofErr w:type="spellEnd"/>
      <w:r>
        <w:t xml:space="preserve">[] </w:t>
      </w:r>
      <w:proofErr w:type="spellStart"/>
      <w:r>
        <w:t>javaObjektNiz</w:t>
      </w:r>
      <w:proofErr w:type="spellEnd"/>
      <w:r>
        <w:t xml:space="preserve"> = </w:t>
      </w:r>
      <w:proofErr w:type="spellStart"/>
      <w:r>
        <w:t>javaStringNiz</w:t>
      </w:r>
      <w:proofErr w:type="spellEnd"/>
      <w:r>
        <w:t>; // regularno</w:t>
      </w:r>
    </w:p>
    <w:p w14:paraId="5404FB4B" w14:textId="47DB1E16" w:rsidR="007F2C5F" w:rsidRPr="00910246" w:rsidRDefault="00B75344" w:rsidP="00D559F2">
      <w:pPr>
        <w:pStyle w:val="HTMLPreformatted"/>
        <w:spacing w:after="120"/>
        <w:ind w:left="357" w:firstLine="559"/>
      </w:pPr>
      <w:r>
        <w:t>-----------------------------------------------------------------</w:t>
      </w:r>
    </w:p>
    <w:p w14:paraId="2A81D833" w14:textId="33750C4C" w:rsidR="00D559F2" w:rsidRDefault="00D559F2" w:rsidP="00D559F2">
      <w:pPr>
        <w:pStyle w:val="HTMLPreformatted"/>
        <w:spacing w:after="120"/>
        <w:ind w:left="357" w:firstLine="559"/>
      </w:pPr>
      <w:r>
        <w:t>val</w:t>
      </w:r>
      <w:r>
        <w:t xml:space="preserve"> </w:t>
      </w:r>
      <w:proofErr w:type="spellStart"/>
      <w:r>
        <w:t>kotlinString</w:t>
      </w:r>
      <w:r>
        <w:t>Niz</w:t>
      </w:r>
      <w:proofErr w:type="spellEnd"/>
      <w:r>
        <w:t xml:space="preserve"> = </w:t>
      </w:r>
      <w:proofErr w:type="spellStart"/>
      <w:r>
        <w:t>arrayOf</w:t>
      </w:r>
      <w:proofErr w:type="spellEnd"/>
      <w:r>
        <w:t>("</w:t>
      </w:r>
      <w:proofErr w:type="spellStart"/>
      <w:r>
        <w:t>elementNiza</w:t>
      </w:r>
      <w:proofErr w:type="spellEnd"/>
      <w:r>
        <w:t>"</w:t>
      </w:r>
      <w:r>
        <w:t>)</w:t>
      </w:r>
    </w:p>
    <w:p w14:paraId="7677CE1E" w14:textId="64598098" w:rsidR="00D559F2" w:rsidRDefault="00D559F2" w:rsidP="00D559F2">
      <w:pPr>
        <w:pStyle w:val="HTMLPreformatted"/>
        <w:spacing w:after="120"/>
        <w:ind w:left="357" w:firstLine="559"/>
      </w:pPr>
      <w:r>
        <w:t xml:space="preserve">val </w:t>
      </w:r>
      <w:proofErr w:type="spellStart"/>
      <w:r>
        <w:t>kotlinAnyNiz</w:t>
      </w:r>
      <w:proofErr w:type="spellEnd"/>
      <w:r>
        <w:t xml:space="preserve">: </w:t>
      </w:r>
      <w:proofErr w:type="spellStart"/>
      <w:r>
        <w:t>Array</w:t>
      </w:r>
      <w:proofErr w:type="spellEnd"/>
      <w:r>
        <w:t>&lt;</w:t>
      </w:r>
      <w:proofErr w:type="spellStart"/>
      <w:r>
        <w:t>Any</w:t>
      </w:r>
      <w:proofErr w:type="spellEnd"/>
      <w:r>
        <w:t xml:space="preserve">&gt; = </w:t>
      </w:r>
      <w:proofErr w:type="spellStart"/>
      <w:r>
        <w:t>kotlinStringNiz</w:t>
      </w:r>
      <w:proofErr w:type="spellEnd"/>
      <w:r>
        <w:t xml:space="preserve"> // greška</w:t>
      </w:r>
    </w:p>
    <w:p w14:paraId="2F396853" w14:textId="48641284" w:rsidR="00D559F2" w:rsidRDefault="00D559F2" w:rsidP="00D559F2">
      <w:pPr>
        <w:pStyle w:val="HTMLPreformatted"/>
        <w:spacing w:after="120"/>
      </w:pPr>
    </w:p>
    <w:p w14:paraId="4907B9B0" w14:textId="77777777" w:rsidR="00D559F2" w:rsidRDefault="00D559F2" w:rsidP="00D559F2">
      <w:pPr>
        <w:pStyle w:val="FOINaslov4"/>
      </w:pPr>
      <w:r>
        <w:t>Pravi funkcijski tipovi</w:t>
      </w:r>
    </w:p>
    <w:p w14:paraId="42272E0A" w14:textId="481AB2C0" w:rsidR="00D559F2" w:rsidRPr="00D559F2" w:rsidRDefault="00D559F2" w:rsidP="00D559F2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programskog jezika Java,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podržava prave funkcijske tipove.</w:t>
      </w:r>
    </w:p>
    <w:p w14:paraId="2EFEE08C" w14:textId="35B98DCE" w:rsidR="00A301A8" w:rsidRPr="002A0817" w:rsidRDefault="00A301A8" w:rsidP="00A301A8"/>
    <w:sectPr w:rsidR="00A301A8" w:rsidRPr="002A0817" w:rsidSect="000C3363">
      <w:footerReference w:type="default" r:id="rId15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853BB29" w14:textId="77777777" w:rsidR="00F24BA1" w:rsidRDefault="00F24BA1" w:rsidP="0015288B">
      <w:r>
        <w:separator/>
      </w:r>
    </w:p>
  </w:endnote>
  <w:endnote w:type="continuationSeparator" w:id="0">
    <w:p w14:paraId="18A05136" w14:textId="77777777" w:rsidR="00F24BA1" w:rsidRDefault="00F24BA1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3C31CD" w:rsidRDefault="003C31CD">
    <w:pPr>
      <w:pStyle w:val="Footer"/>
      <w:jc w:val="right"/>
    </w:pPr>
  </w:p>
  <w:p w14:paraId="05E476E7" w14:textId="77777777" w:rsidR="003C31CD" w:rsidRDefault="003C31C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3C31CD" w:rsidRDefault="003C31CD">
    <w:pPr>
      <w:pStyle w:val="Footer"/>
      <w:jc w:val="right"/>
    </w:pPr>
  </w:p>
  <w:p w14:paraId="5BAB876B" w14:textId="77777777" w:rsidR="003C31CD" w:rsidRDefault="003C31C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Content>
      <w:p w14:paraId="136A9237" w14:textId="77777777" w:rsidR="003C31CD" w:rsidRDefault="003C31CD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3C31CD" w:rsidRDefault="003C31CD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3C31CD" w:rsidRPr="00BE4D7E" w:rsidRDefault="003C31CD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3C31CD" w:rsidRDefault="003C31CD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3C31CD" w:rsidRPr="00BE4D7E" w:rsidRDefault="003C31CD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3C31CD" w:rsidRDefault="003C31CD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3C31CD" w:rsidRPr="00BE4D7E" w:rsidRDefault="003C31CD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</w:t>
        </w:r>
        <w:r>
          <w:rPr>
            <w:rFonts w:ascii="Arial" w:hAnsi="Arial" w:cs="Arial"/>
            <w:noProof/>
            <w:sz w:val="18"/>
            <w:szCs w:val="18"/>
          </w:rPr>
          <w:t>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3C31CD" w:rsidRDefault="003C31C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C864B0E" w14:textId="77777777" w:rsidR="00F24BA1" w:rsidRDefault="00F24BA1" w:rsidP="0015288B">
      <w:r>
        <w:separator/>
      </w:r>
    </w:p>
  </w:footnote>
  <w:footnote w:type="continuationSeparator" w:id="0">
    <w:p w14:paraId="3577387F" w14:textId="77777777" w:rsidR="00F24BA1" w:rsidRDefault="00F24BA1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FE64F05"/>
    <w:multiLevelType w:val="hybridMultilevel"/>
    <w:tmpl w:val="4E9C36E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57035358"/>
    <w:multiLevelType w:val="hybridMultilevel"/>
    <w:tmpl w:val="43A47B7E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832197"/>
    <w:multiLevelType w:val="multilevel"/>
    <w:tmpl w:val="3F74D620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2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0"/>
  </w:num>
  <w:num w:numId="3">
    <w:abstractNumId w:val="8"/>
  </w:num>
  <w:num w:numId="4">
    <w:abstractNumId w:val="11"/>
  </w:num>
  <w:num w:numId="5">
    <w:abstractNumId w:val="13"/>
  </w:num>
  <w:num w:numId="6">
    <w:abstractNumId w:val="4"/>
  </w:num>
  <w:num w:numId="7">
    <w:abstractNumId w:val="30"/>
  </w:num>
  <w:num w:numId="8">
    <w:abstractNumId w:val="14"/>
  </w:num>
  <w:num w:numId="9">
    <w:abstractNumId w:val="3"/>
  </w:num>
  <w:num w:numId="10">
    <w:abstractNumId w:val="28"/>
  </w:num>
  <w:num w:numId="11">
    <w:abstractNumId w:val="29"/>
  </w:num>
  <w:num w:numId="12">
    <w:abstractNumId w:val="20"/>
  </w:num>
  <w:num w:numId="13">
    <w:abstractNumId w:val="21"/>
  </w:num>
  <w:num w:numId="14">
    <w:abstractNumId w:val="21"/>
  </w:num>
  <w:num w:numId="15">
    <w:abstractNumId w:val="27"/>
  </w:num>
  <w:num w:numId="16">
    <w:abstractNumId w:val="26"/>
  </w:num>
  <w:num w:numId="17">
    <w:abstractNumId w:val="5"/>
  </w:num>
  <w:num w:numId="18">
    <w:abstractNumId w:val="25"/>
  </w:num>
  <w:num w:numId="19">
    <w:abstractNumId w:val="15"/>
  </w:num>
  <w:num w:numId="20">
    <w:abstractNumId w:val="21"/>
  </w:num>
  <w:num w:numId="21">
    <w:abstractNumId w:val="21"/>
  </w:num>
  <w:num w:numId="22">
    <w:abstractNumId w:val="21"/>
  </w:num>
  <w:num w:numId="23">
    <w:abstractNumId w:val="21"/>
  </w:num>
  <w:num w:numId="24">
    <w:abstractNumId w:val="21"/>
  </w:num>
  <w:num w:numId="25">
    <w:abstractNumId w:val="21"/>
  </w:num>
  <w:num w:numId="26">
    <w:abstractNumId w:val="21"/>
  </w:num>
  <w:num w:numId="27">
    <w:abstractNumId w:val="21"/>
  </w:num>
  <w:num w:numId="28">
    <w:abstractNumId w:val="21"/>
  </w:num>
  <w:num w:numId="29">
    <w:abstractNumId w:val="21"/>
  </w:num>
  <w:num w:numId="30">
    <w:abstractNumId w:val="21"/>
  </w:num>
  <w:num w:numId="31">
    <w:abstractNumId w:val="21"/>
  </w:num>
  <w:num w:numId="32">
    <w:abstractNumId w:val="21"/>
  </w:num>
  <w:num w:numId="33">
    <w:abstractNumId w:val="21"/>
  </w:num>
  <w:num w:numId="34">
    <w:abstractNumId w:val="10"/>
  </w:num>
  <w:num w:numId="35">
    <w:abstractNumId w:val="7"/>
  </w:num>
  <w:num w:numId="36">
    <w:abstractNumId w:val="1"/>
  </w:num>
  <w:num w:numId="37">
    <w:abstractNumId w:val="22"/>
  </w:num>
  <w:num w:numId="38">
    <w:abstractNumId w:val="19"/>
  </w:num>
  <w:num w:numId="39">
    <w:abstractNumId w:val="24"/>
  </w:num>
  <w:num w:numId="40">
    <w:abstractNumId w:val="6"/>
  </w:num>
  <w:num w:numId="41">
    <w:abstractNumId w:val="17"/>
  </w:num>
  <w:num w:numId="42">
    <w:abstractNumId w:val="2"/>
  </w:num>
  <w:num w:numId="43">
    <w:abstractNumId w:val="23"/>
  </w:num>
  <w:num w:numId="44">
    <w:abstractNumId w:val="12"/>
  </w:num>
  <w:num w:numId="45">
    <w:abstractNumId w:val="18"/>
  </w:num>
  <w:num w:numId="46">
    <w:abstractNumId w:val="9"/>
  </w:num>
  <w:num w:numId="4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DF8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09"/>
    <w:rsid w:val="000B2EA5"/>
    <w:rsid w:val="000B33EE"/>
    <w:rsid w:val="000B35D9"/>
    <w:rsid w:val="000B3900"/>
    <w:rsid w:val="000B3DC3"/>
    <w:rsid w:val="000B4301"/>
    <w:rsid w:val="000B4A42"/>
    <w:rsid w:val="000B65D9"/>
    <w:rsid w:val="000B6B27"/>
    <w:rsid w:val="000C136D"/>
    <w:rsid w:val="000C1805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BBF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459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0DDD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5B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238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4DF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8D3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764"/>
    <w:rsid w:val="00227FC9"/>
    <w:rsid w:val="002303CC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2D98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441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783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0817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61C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702"/>
    <w:rsid w:val="00306F82"/>
    <w:rsid w:val="00307953"/>
    <w:rsid w:val="0031042E"/>
    <w:rsid w:val="00311281"/>
    <w:rsid w:val="0031153A"/>
    <w:rsid w:val="003115DA"/>
    <w:rsid w:val="00311C39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7D5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0F33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0FC3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AF8"/>
    <w:rsid w:val="003C0E10"/>
    <w:rsid w:val="003C0F0F"/>
    <w:rsid w:val="003C124D"/>
    <w:rsid w:val="003C16EF"/>
    <w:rsid w:val="003C2C7F"/>
    <w:rsid w:val="003C2D9A"/>
    <w:rsid w:val="003C2EDC"/>
    <w:rsid w:val="003C31CD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6C4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2309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2B81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BA6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1B8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6F53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7AF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42ED"/>
    <w:rsid w:val="00524728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2A7"/>
    <w:rsid w:val="00535F71"/>
    <w:rsid w:val="005362B2"/>
    <w:rsid w:val="00537CE5"/>
    <w:rsid w:val="00537DA2"/>
    <w:rsid w:val="005401B9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37B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024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033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3978"/>
    <w:rsid w:val="005B5069"/>
    <w:rsid w:val="005B5BD7"/>
    <w:rsid w:val="005B5D18"/>
    <w:rsid w:val="005B7898"/>
    <w:rsid w:val="005C0C55"/>
    <w:rsid w:val="005C1347"/>
    <w:rsid w:val="005C1CF9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47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6C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24C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5CC5"/>
    <w:rsid w:val="0068614E"/>
    <w:rsid w:val="00686560"/>
    <w:rsid w:val="00686D29"/>
    <w:rsid w:val="006872AC"/>
    <w:rsid w:val="00687447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2DCD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445"/>
    <w:rsid w:val="006D35EA"/>
    <w:rsid w:val="006D39EE"/>
    <w:rsid w:val="006D3D30"/>
    <w:rsid w:val="006D4889"/>
    <w:rsid w:val="006D4C2A"/>
    <w:rsid w:val="006D56BB"/>
    <w:rsid w:val="006D5958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56A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A0A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5367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29AA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83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6EC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0D"/>
    <w:rsid w:val="007F287F"/>
    <w:rsid w:val="007F2C5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6E6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2D03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DEB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838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246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0C76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6C8F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722"/>
    <w:rsid w:val="009A2FB2"/>
    <w:rsid w:val="009A42AD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237E"/>
    <w:rsid w:val="009C2584"/>
    <w:rsid w:val="009C26A5"/>
    <w:rsid w:val="009C2934"/>
    <w:rsid w:val="009C30F1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1A8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9A3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D01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2B10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4E51"/>
    <w:rsid w:val="00B55253"/>
    <w:rsid w:val="00B56DFB"/>
    <w:rsid w:val="00B573EF"/>
    <w:rsid w:val="00B575B8"/>
    <w:rsid w:val="00B5789D"/>
    <w:rsid w:val="00B5790E"/>
    <w:rsid w:val="00B57E0B"/>
    <w:rsid w:val="00B603B4"/>
    <w:rsid w:val="00B607CA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44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87246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286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45A8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6E6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2C"/>
    <w:rsid w:val="00C424CD"/>
    <w:rsid w:val="00C429B0"/>
    <w:rsid w:val="00C431C2"/>
    <w:rsid w:val="00C4388D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A14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41A8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2AF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9F2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1B4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939"/>
    <w:rsid w:val="00DB6E4C"/>
    <w:rsid w:val="00DB7EE7"/>
    <w:rsid w:val="00DB7FC3"/>
    <w:rsid w:val="00DC042C"/>
    <w:rsid w:val="00DC268B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B23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86B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2BB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9EB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B7AC0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5BB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AD6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BA1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CF6"/>
    <w:rsid w:val="00F500A8"/>
    <w:rsid w:val="00F50165"/>
    <w:rsid w:val="00F5045E"/>
    <w:rsid w:val="00F50825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08D2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39F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1D73"/>
    <w:rsid w:val="00F9213B"/>
    <w:rsid w:val="00F9222A"/>
    <w:rsid w:val="00F9243E"/>
    <w:rsid w:val="00F930E8"/>
    <w:rsid w:val="00F9325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28D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E22"/>
    <w:rsid w:val="00FD7047"/>
    <w:rsid w:val="00FE0424"/>
    <w:rsid w:val="00FE0847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F50825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F50825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7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5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149</TotalTime>
  <Pages>19</Pages>
  <Words>7381</Words>
  <Characters>42078</Characters>
  <Application>Microsoft Office Word</Application>
  <DocSecurity>0</DocSecurity>
  <Lines>350</Lines>
  <Paragraphs>9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9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45</cp:revision>
  <cp:lastPrinted>2012-11-30T11:54:00Z</cp:lastPrinted>
  <dcterms:created xsi:type="dcterms:W3CDTF">2017-11-13T12:09:00Z</dcterms:created>
  <dcterms:modified xsi:type="dcterms:W3CDTF">2020-07-25T14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